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370F6C11" w14:textId="6EB04A80" w:rsidR="00474023" w:rsidRDefault="00807162" w:rsidP="00474023">
      <w:pPr>
        <w:spacing w:line="360" w:lineRule="auto"/>
        <w:jc w:val="center"/>
        <w:rPr>
          <w:sz w:val="36"/>
          <w:szCs w:val="36"/>
        </w:rPr>
      </w:pPr>
      <w:bookmarkStart w:id="0" w:name="_Toc299220575"/>
      <w:bookmarkStart w:id="1" w:name="_Toc268368760"/>
      <w:bookmarkStart w:id="2" w:name="_Toc269746401"/>
      <w:bookmarkStart w:id="3" w:name="_Toc299109103"/>
      <w:bookmarkStart w:id="4" w:name="_Toc299137205"/>
      <w:bookmarkStart w:id="5" w:name="_Toc299206130"/>
      <w:bookmarkStart w:id="6" w:name="_Toc299370149"/>
      <w:bookmarkStart w:id="7" w:name="_Toc300498975"/>
      <w:bookmarkStart w:id="8" w:name="_Toc300571670"/>
      <w:bookmarkStart w:id="9" w:name="_Toc301197253"/>
      <w:bookmarkStart w:id="10" w:name="_Toc301413347"/>
      <w:bookmarkStart w:id="11" w:name="_Toc301451907"/>
      <w:bookmarkStart w:id="12" w:name="_Toc302241639"/>
      <w:bookmarkStart w:id="13" w:name="_Toc302255538"/>
      <w:bookmarkStart w:id="14" w:name="_Toc323632156"/>
      <w:bookmarkStart w:id="15" w:name="_Toc323655965"/>
      <w:bookmarkStart w:id="16" w:name="_Toc324265307"/>
      <w:bookmarkStart w:id="17" w:name="_Toc324265357"/>
      <w:bookmarkStart w:id="18" w:name="_Toc325905256"/>
      <w:bookmarkStart w:id="19" w:name="_Toc330467071"/>
      <w:bookmarkStart w:id="20" w:name="_Toc331523663"/>
      <w:bookmarkStart w:id="21" w:name="_Toc331526507"/>
      <w:bookmarkStart w:id="22" w:name="_Toc331526694"/>
      <w:r>
        <w:rPr>
          <w:rFonts w:hint="eastAsia"/>
          <w:sz w:val="36"/>
          <w:szCs w:val="36"/>
        </w:rPr>
        <w:t>利用粒子群最佳化演算法於</w:t>
      </w:r>
      <w:r w:rsidR="00B75746">
        <w:rPr>
          <w:rFonts w:hint="eastAsia"/>
          <w:sz w:val="36"/>
          <w:szCs w:val="36"/>
        </w:rPr>
        <w:t>智慧電網社區</w:t>
      </w:r>
      <w:r w:rsidR="00474023">
        <w:rPr>
          <w:sz w:val="36"/>
          <w:szCs w:val="36"/>
        </w:rPr>
        <w:br/>
      </w:r>
      <w:bookmarkStart w:id="23" w:name="_Toc298988950"/>
      <w:bookmarkStart w:id="24" w:name="_Toc299220576"/>
      <w:bookmarkEnd w:id="0"/>
      <w:r>
        <w:rPr>
          <w:rFonts w:hint="eastAsia"/>
          <w:sz w:val="36"/>
        </w:rPr>
        <w:t>電力需求</w:t>
      </w:r>
      <w:r w:rsidR="00474023">
        <w:rPr>
          <w:rFonts w:hint="eastAsia"/>
          <w:sz w:val="36"/>
        </w:rPr>
        <w:t>管理</w:t>
      </w:r>
      <w:bookmarkEnd w:id="1"/>
      <w:bookmarkEnd w:id="2"/>
      <w:bookmarkEnd w:id="23"/>
      <w:bookmarkEnd w:id="24"/>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14:paraId="65B1A65C" w14:textId="3071873A" w:rsidR="00474023" w:rsidRDefault="00B75746" w:rsidP="00474023">
      <w:pPr>
        <w:spacing w:line="360" w:lineRule="auto"/>
        <w:jc w:val="center"/>
        <w:rPr>
          <w:sz w:val="36"/>
        </w:rPr>
      </w:pPr>
      <w:r>
        <w:rPr>
          <w:rFonts w:hint="eastAsia"/>
          <w:sz w:val="36"/>
        </w:rPr>
        <w:t>Power Demand Side Management U</w:t>
      </w:r>
      <w:r w:rsidR="00474023">
        <w:rPr>
          <w:rFonts w:hint="eastAsia"/>
          <w:sz w:val="36"/>
        </w:rPr>
        <w:t xml:space="preserve">sing </w:t>
      </w:r>
      <w:r w:rsidR="00081607">
        <w:rPr>
          <w:sz w:val="36"/>
        </w:rPr>
        <w:br/>
      </w:r>
      <w:r w:rsidR="00474023">
        <w:rPr>
          <w:rFonts w:hint="eastAsia"/>
          <w:sz w:val="36"/>
        </w:rPr>
        <w:t>Particle Swarm Optimiz</w:t>
      </w:r>
      <w:r>
        <w:rPr>
          <w:rFonts w:hint="eastAsia"/>
          <w:sz w:val="36"/>
        </w:rPr>
        <w:t xml:space="preserve">ation </w:t>
      </w:r>
      <w:r w:rsidR="00763FFF">
        <w:rPr>
          <w:rFonts w:hint="eastAsia"/>
          <w:sz w:val="36"/>
        </w:rPr>
        <w:t xml:space="preserve">in </w:t>
      </w:r>
      <w:r>
        <w:rPr>
          <w:rFonts w:hint="eastAsia"/>
          <w:sz w:val="36"/>
        </w:rPr>
        <w:t>Smart Grid Community</w:t>
      </w:r>
    </w:p>
    <w:p w14:paraId="6B47FD9F" w14:textId="77777777" w:rsidR="0080058D" w:rsidRPr="00474023" w:rsidRDefault="0080058D"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5" w:name="_Toc195365881"/>
      <w:bookmarkStart w:id="26" w:name="_Toc324807787"/>
      <w:bookmarkStart w:id="27" w:name="_Toc324808674"/>
      <w:bookmarkStart w:id="28" w:name="_Toc324809316"/>
      <w:bookmarkStart w:id="29" w:name="_Toc422180334"/>
      <w:r>
        <w:rPr>
          <w:rFonts w:hint="eastAsia"/>
        </w:rPr>
        <w:lastRenderedPageBreak/>
        <w:t>中文摘要</w:t>
      </w:r>
      <w:bookmarkEnd w:id="25"/>
      <w:bookmarkEnd w:id="26"/>
      <w:bookmarkEnd w:id="27"/>
      <w:bookmarkEnd w:id="28"/>
      <w:bookmarkEnd w:id="29"/>
      <w:r>
        <w:rPr>
          <w:rFonts w:hint="eastAsia"/>
        </w:rPr>
        <w:tab/>
      </w:r>
    </w:p>
    <w:p w14:paraId="3416C5F9" w14:textId="1B148EAF" w:rsidR="0080058D" w:rsidRPr="003D28CE" w:rsidRDefault="00E31F58" w:rsidP="0080058D">
      <w:r w:rsidRPr="00E31F58">
        <w:rPr>
          <w:rFonts w:hint="eastAsia"/>
        </w:rPr>
        <w:t>由於醫療進步與致死率降低，人口老化現象逐步加劇，且隨著許多國家伴隨</w:t>
      </w:r>
      <w:proofErr w:type="gramStart"/>
      <w:r w:rsidRPr="00E31F58">
        <w:rPr>
          <w:rFonts w:hint="eastAsia"/>
        </w:rPr>
        <w:t>著少子化</w:t>
      </w:r>
      <w:proofErr w:type="gramEnd"/>
      <w:r w:rsidRPr="00E31F58">
        <w:rPr>
          <w:rFonts w:hint="eastAsia"/>
        </w:rPr>
        <w:t>現象，導致年輕族群將面臨撫養多位長者巨大的壓力。且老年族群若伴隨著不良的生活型態將有較高的致死率，故在非臨床環境下能隨時隨地監測年長的</w:t>
      </w:r>
      <w:proofErr w:type="gramStart"/>
      <w:r w:rsidRPr="00E31F58">
        <w:rPr>
          <w:rFonts w:hint="eastAsia"/>
        </w:rPr>
        <w:t>的</w:t>
      </w:r>
      <w:proofErr w:type="gramEnd"/>
      <w:r w:rsidRPr="00E31F58">
        <w:rPr>
          <w:rFonts w:hint="eastAsia"/>
        </w:rPr>
        <w:t>生理狀態將帶給家屬與醫護人員許多的幫助。故本研究將致力於開發一套具有自動監測環境中長者日常生活活動的智慧環境照護系統，提出</w:t>
      </w:r>
      <w:proofErr w:type="gramStart"/>
      <w:r w:rsidRPr="00E31F58">
        <w:rPr>
          <w:rFonts w:hint="eastAsia"/>
        </w:rPr>
        <w:t>一</w:t>
      </w:r>
      <w:proofErr w:type="gramEnd"/>
      <w:r w:rsidRPr="00E31F58">
        <w:rPr>
          <w:rFonts w:hint="eastAsia"/>
        </w:rPr>
        <w:t>整套創新的非監督式學習活動辨識多階層模型，用以解決以往活動辨識標記活動之困難與適應性功能，能夠隨著長者生活型態改變重建學習模型。也本研究將整合</w:t>
      </w:r>
      <w:proofErr w:type="gramStart"/>
      <w:r w:rsidRPr="00E31F58">
        <w:rPr>
          <w:rFonts w:hint="eastAsia"/>
        </w:rPr>
        <w:t>穿戴式感測</w:t>
      </w:r>
      <w:proofErr w:type="gramEnd"/>
      <w:r w:rsidRPr="00E31F58">
        <w:rPr>
          <w:rFonts w:hint="eastAsia"/>
        </w:rPr>
        <w:t>器與</w:t>
      </w:r>
      <w:r w:rsidRPr="00E31F58">
        <w:rPr>
          <w:rFonts w:hint="eastAsia"/>
        </w:rPr>
        <w:t>Ambient</w:t>
      </w:r>
      <w:r w:rsidRPr="00E31F58">
        <w:rPr>
          <w:rFonts w:hint="eastAsia"/>
        </w:rPr>
        <w:t>感</w:t>
      </w:r>
      <w:proofErr w:type="gramStart"/>
      <w:r w:rsidRPr="00E31F58">
        <w:rPr>
          <w:rFonts w:hint="eastAsia"/>
        </w:rPr>
        <w:t>測器兩類型</w:t>
      </w:r>
      <w:proofErr w:type="gramEnd"/>
      <w:r w:rsidRPr="00E31F58">
        <w:rPr>
          <w:rFonts w:hint="eastAsia"/>
        </w:rPr>
        <w:t>異質感測器整合分析方法，改良以往單種感測器之活動辨識方法，並</w:t>
      </w:r>
      <w:proofErr w:type="gramStart"/>
      <w:r w:rsidRPr="00E31F58">
        <w:rPr>
          <w:rFonts w:hint="eastAsia"/>
        </w:rPr>
        <w:t>與物聯網</w:t>
      </w:r>
      <w:proofErr w:type="gramEnd"/>
      <w:r w:rsidRPr="00E31F58">
        <w:rPr>
          <w:rFonts w:hint="eastAsia"/>
        </w:rPr>
        <w:t>(Internet of Things)</w:t>
      </w:r>
      <w:r w:rsidRPr="00E31F58">
        <w:rPr>
          <w:rFonts w:hint="eastAsia"/>
        </w:rPr>
        <w:t>理念整合，在未來世代將可更全面建置智慧環境，本系統將可輔佐瞭解居住者的生活型態，並可在未來發展用以監測異常狀態或異常生活型態，逐步提升居住者的健康狀態。</w:t>
      </w:r>
    </w:p>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proofErr w:type="gramStart"/>
      <w:r w:rsidR="003856C9">
        <w:rPr>
          <w:rFonts w:hint="eastAsia"/>
        </w:rPr>
        <w:t>物聯網</w:t>
      </w:r>
      <w:proofErr w:type="gramEnd"/>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30" w:name="_Toc195365882"/>
      <w:bookmarkStart w:id="31" w:name="_Toc324807788"/>
      <w:bookmarkStart w:id="32" w:name="_Toc324808675"/>
      <w:bookmarkStart w:id="33" w:name="_Toc324809317"/>
      <w:bookmarkStart w:id="34" w:name="_Toc422180335"/>
      <w:r>
        <w:rPr>
          <w:rFonts w:hint="eastAsia"/>
        </w:rPr>
        <w:lastRenderedPageBreak/>
        <w:t>ABSTRACT</w:t>
      </w:r>
      <w:bookmarkEnd w:id="30"/>
      <w:bookmarkEnd w:id="31"/>
      <w:bookmarkEnd w:id="32"/>
      <w:bookmarkEnd w:id="33"/>
      <w:bookmarkEnd w:id="34"/>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5" w:name="_Toc195365883"/>
      <w:bookmarkStart w:id="36" w:name="_Toc324807789"/>
      <w:bookmarkStart w:id="37" w:name="_Toc324808676"/>
      <w:bookmarkStart w:id="38" w:name="_Toc324809293"/>
      <w:bookmarkStart w:id="39" w:name="_Toc324809318"/>
      <w:bookmarkStart w:id="40" w:name="_Toc422180336"/>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5"/>
      <w:bookmarkEnd w:id="36"/>
      <w:bookmarkEnd w:id="37"/>
      <w:bookmarkEnd w:id="38"/>
      <w:bookmarkEnd w:id="39"/>
      <w:r w:rsidR="00BF6A24">
        <w:rPr>
          <w:rFonts w:hint="eastAsia"/>
        </w:rPr>
        <w:t>s</w:t>
      </w:r>
      <w:bookmarkEnd w:id="40"/>
    </w:p>
    <w:p w14:paraId="71486E86" w14:textId="77777777" w:rsidR="003E6288"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2180334" w:history="1">
        <w:r w:rsidR="003E6288" w:rsidRPr="001B17A7">
          <w:rPr>
            <w:rStyle w:val="a7"/>
            <w:rFonts w:hint="eastAsia"/>
          </w:rPr>
          <w:t>中文摘要</w:t>
        </w:r>
        <w:r w:rsidR="003E6288">
          <w:rPr>
            <w:webHidden/>
          </w:rPr>
          <w:tab/>
        </w:r>
        <w:r w:rsidR="003E6288">
          <w:rPr>
            <w:webHidden/>
          </w:rPr>
          <w:fldChar w:fldCharType="begin"/>
        </w:r>
        <w:r w:rsidR="003E6288">
          <w:rPr>
            <w:webHidden/>
          </w:rPr>
          <w:instrText xml:space="preserve"> PAGEREF _Toc422180334 \h </w:instrText>
        </w:r>
        <w:r w:rsidR="003E6288">
          <w:rPr>
            <w:webHidden/>
          </w:rPr>
        </w:r>
        <w:r w:rsidR="003E6288">
          <w:rPr>
            <w:webHidden/>
          </w:rPr>
          <w:fldChar w:fldCharType="separate"/>
        </w:r>
        <w:r w:rsidR="003E6288">
          <w:rPr>
            <w:webHidden/>
          </w:rPr>
          <w:t>i</w:t>
        </w:r>
        <w:r w:rsidR="003E6288">
          <w:rPr>
            <w:webHidden/>
          </w:rPr>
          <w:fldChar w:fldCharType="end"/>
        </w:r>
      </w:hyperlink>
    </w:p>
    <w:p w14:paraId="02C4FA41" w14:textId="77777777" w:rsidR="003E6288" w:rsidRDefault="003E6288">
      <w:pPr>
        <w:pStyle w:val="52"/>
        <w:rPr>
          <w:rFonts w:asciiTheme="minorHAnsi" w:eastAsiaTheme="minorEastAsia" w:hAnsiTheme="minorHAnsi" w:cstheme="minorBidi"/>
          <w:b w:val="0"/>
          <w:szCs w:val="22"/>
        </w:rPr>
      </w:pPr>
      <w:hyperlink w:anchor="_Toc422180335" w:history="1">
        <w:r w:rsidRPr="001B17A7">
          <w:rPr>
            <w:rStyle w:val="a7"/>
          </w:rPr>
          <w:t>ABSTRACT</w:t>
        </w:r>
        <w:r>
          <w:rPr>
            <w:webHidden/>
          </w:rPr>
          <w:tab/>
        </w:r>
        <w:r>
          <w:rPr>
            <w:webHidden/>
          </w:rPr>
          <w:fldChar w:fldCharType="begin"/>
        </w:r>
        <w:r>
          <w:rPr>
            <w:webHidden/>
          </w:rPr>
          <w:instrText xml:space="preserve"> PAGEREF _Toc422180335 \h </w:instrText>
        </w:r>
        <w:r>
          <w:rPr>
            <w:webHidden/>
          </w:rPr>
        </w:r>
        <w:r>
          <w:rPr>
            <w:webHidden/>
          </w:rPr>
          <w:fldChar w:fldCharType="separate"/>
        </w:r>
        <w:r>
          <w:rPr>
            <w:webHidden/>
          </w:rPr>
          <w:t>ii</w:t>
        </w:r>
        <w:r>
          <w:rPr>
            <w:webHidden/>
          </w:rPr>
          <w:fldChar w:fldCharType="end"/>
        </w:r>
      </w:hyperlink>
    </w:p>
    <w:p w14:paraId="59C12E8F" w14:textId="77777777" w:rsidR="003E6288" w:rsidRDefault="003E6288">
      <w:pPr>
        <w:pStyle w:val="52"/>
        <w:rPr>
          <w:rFonts w:asciiTheme="minorHAnsi" w:eastAsiaTheme="minorEastAsia" w:hAnsiTheme="minorHAnsi" w:cstheme="minorBidi"/>
          <w:b w:val="0"/>
          <w:szCs w:val="22"/>
        </w:rPr>
      </w:pPr>
      <w:hyperlink w:anchor="_Toc422180336" w:history="1">
        <w:r w:rsidRPr="001B17A7">
          <w:rPr>
            <w:rStyle w:val="a7"/>
          </w:rPr>
          <w:t>Table of Contents</w:t>
        </w:r>
        <w:r>
          <w:rPr>
            <w:webHidden/>
          </w:rPr>
          <w:tab/>
        </w:r>
        <w:r>
          <w:rPr>
            <w:webHidden/>
          </w:rPr>
          <w:fldChar w:fldCharType="begin"/>
        </w:r>
        <w:r>
          <w:rPr>
            <w:webHidden/>
          </w:rPr>
          <w:instrText xml:space="preserve"> PAGEREF _Toc422180336 \h </w:instrText>
        </w:r>
        <w:r>
          <w:rPr>
            <w:webHidden/>
          </w:rPr>
        </w:r>
        <w:r>
          <w:rPr>
            <w:webHidden/>
          </w:rPr>
          <w:fldChar w:fldCharType="separate"/>
        </w:r>
        <w:r>
          <w:rPr>
            <w:webHidden/>
          </w:rPr>
          <w:t>iii</w:t>
        </w:r>
        <w:r>
          <w:rPr>
            <w:webHidden/>
          </w:rPr>
          <w:fldChar w:fldCharType="end"/>
        </w:r>
      </w:hyperlink>
    </w:p>
    <w:p w14:paraId="6323FE77" w14:textId="77777777" w:rsidR="003E6288" w:rsidRDefault="003E6288">
      <w:pPr>
        <w:pStyle w:val="52"/>
        <w:rPr>
          <w:rFonts w:asciiTheme="minorHAnsi" w:eastAsiaTheme="minorEastAsia" w:hAnsiTheme="minorHAnsi" w:cstheme="minorBidi"/>
          <w:b w:val="0"/>
          <w:szCs w:val="22"/>
        </w:rPr>
      </w:pPr>
      <w:hyperlink w:anchor="_Toc422180337" w:history="1">
        <w:r w:rsidRPr="001B17A7">
          <w:rPr>
            <w:rStyle w:val="a7"/>
          </w:rPr>
          <w:t>List of Figures</w:t>
        </w:r>
        <w:r>
          <w:rPr>
            <w:webHidden/>
          </w:rPr>
          <w:tab/>
        </w:r>
        <w:r>
          <w:rPr>
            <w:webHidden/>
          </w:rPr>
          <w:fldChar w:fldCharType="begin"/>
        </w:r>
        <w:r>
          <w:rPr>
            <w:webHidden/>
          </w:rPr>
          <w:instrText xml:space="preserve"> PAGEREF _Toc422180337 \h </w:instrText>
        </w:r>
        <w:r>
          <w:rPr>
            <w:webHidden/>
          </w:rPr>
        </w:r>
        <w:r>
          <w:rPr>
            <w:webHidden/>
          </w:rPr>
          <w:fldChar w:fldCharType="separate"/>
        </w:r>
        <w:r>
          <w:rPr>
            <w:webHidden/>
          </w:rPr>
          <w:t>iv</w:t>
        </w:r>
        <w:r>
          <w:rPr>
            <w:webHidden/>
          </w:rPr>
          <w:fldChar w:fldCharType="end"/>
        </w:r>
      </w:hyperlink>
    </w:p>
    <w:p w14:paraId="76E5F5E4" w14:textId="77777777" w:rsidR="003E6288" w:rsidRDefault="003E6288">
      <w:pPr>
        <w:pStyle w:val="52"/>
        <w:rPr>
          <w:rFonts w:asciiTheme="minorHAnsi" w:eastAsiaTheme="minorEastAsia" w:hAnsiTheme="minorHAnsi" w:cstheme="minorBidi"/>
          <w:b w:val="0"/>
          <w:szCs w:val="22"/>
        </w:rPr>
      </w:pPr>
      <w:hyperlink w:anchor="_Toc422180338" w:history="1">
        <w:r w:rsidRPr="001B17A7">
          <w:rPr>
            <w:rStyle w:val="a7"/>
          </w:rPr>
          <w:t>List of Tables</w:t>
        </w:r>
        <w:r>
          <w:rPr>
            <w:webHidden/>
          </w:rPr>
          <w:tab/>
        </w:r>
        <w:r>
          <w:rPr>
            <w:webHidden/>
          </w:rPr>
          <w:fldChar w:fldCharType="begin"/>
        </w:r>
        <w:r>
          <w:rPr>
            <w:webHidden/>
          </w:rPr>
          <w:instrText xml:space="preserve"> PAGEREF _Toc422180338 \h </w:instrText>
        </w:r>
        <w:r>
          <w:rPr>
            <w:webHidden/>
          </w:rPr>
        </w:r>
        <w:r>
          <w:rPr>
            <w:webHidden/>
          </w:rPr>
          <w:fldChar w:fldCharType="separate"/>
        </w:r>
        <w:r>
          <w:rPr>
            <w:webHidden/>
          </w:rPr>
          <w:t>v</w:t>
        </w:r>
        <w:r>
          <w:rPr>
            <w:webHidden/>
          </w:rPr>
          <w:fldChar w:fldCharType="end"/>
        </w:r>
      </w:hyperlink>
    </w:p>
    <w:p w14:paraId="6F1723C9" w14:textId="77777777" w:rsidR="003E6288" w:rsidRDefault="003E6288">
      <w:pPr>
        <w:pStyle w:val="11"/>
        <w:rPr>
          <w:rFonts w:asciiTheme="minorHAnsi" w:eastAsiaTheme="minorEastAsia" w:hAnsiTheme="minorHAnsi" w:cstheme="minorBidi"/>
          <w:b w:val="0"/>
          <w:noProof/>
          <w:szCs w:val="22"/>
        </w:rPr>
      </w:pPr>
      <w:hyperlink w:anchor="_Toc422180339" w:history="1">
        <w:r w:rsidRPr="001B17A7">
          <w:rPr>
            <w:rStyle w:val="a7"/>
            <w:noProof/>
          </w:rPr>
          <w:t>Chapter 1</w:t>
        </w:r>
        <w:r>
          <w:rPr>
            <w:rFonts w:asciiTheme="minorHAnsi" w:eastAsiaTheme="minorEastAsia" w:hAnsiTheme="minorHAnsi" w:cstheme="minorBidi"/>
            <w:b w:val="0"/>
            <w:noProof/>
            <w:szCs w:val="22"/>
          </w:rPr>
          <w:tab/>
        </w:r>
        <w:r w:rsidRPr="001B17A7">
          <w:rPr>
            <w:rStyle w:val="a7"/>
            <w:noProof/>
          </w:rPr>
          <w:t>Introduction</w:t>
        </w:r>
        <w:r>
          <w:rPr>
            <w:noProof/>
            <w:webHidden/>
          </w:rPr>
          <w:tab/>
        </w:r>
        <w:r>
          <w:rPr>
            <w:noProof/>
            <w:webHidden/>
          </w:rPr>
          <w:fldChar w:fldCharType="begin"/>
        </w:r>
        <w:r>
          <w:rPr>
            <w:noProof/>
            <w:webHidden/>
          </w:rPr>
          <w:instrText xml:space="preserve"> PAGEREF _Toc422180339 \h </w:instrText>
        </w:r>
        <w:r>
          <w:rPr>
            <w:noProof/>
            <w:webHidden/>
          </w:rPr>
        </w:r>
        <w:r>
          <w:rPr>
            <w:noProof/>
            <w:webHidden/>
          </w:rPr>
          <w:fldChar w:fldCharType="separate"/>
        </w:r>
        <w:r>
          <w:rPr>
            <w:noProof/>
            <w:webHidden/>
          </w:rPr>
          <w:t>1</w:t>
        </w:r>
        <w:r>
          <w:rPr>
            <w:noProof/>
            <w:webHidden/>
          </w:rPr>
          <w:fldChar w:fldCharType="end"/>
        </w:r>
      </w:hyperlink>
    </w:p>
    <w:p w14:paraId="65C4CEE0" w14:textId="77777777" w:rsidR="003E6288" w:rsidRDefault="003E6288">
      <w:pPr>
        <w:pStyle w:val="23"/>
        <w:rPr>
          <w:rFonts w:asciiTheme="minorHAnsi" w:eastAsiaTheme="minorEastAsia" w:hAnsiTheme="minorHAnsi" w:cstheme="minorBidi"/>
          <w:noProof/>
          <w:szCs w:val="22"/>
        </w:rPr>
      </w:pPr>
      <w:hyperlink w:anchor="_Toc422180340" w:history="1">
        <w:r w:rsidRPr="001B17A7">
          <w:rPr>
            <w:rStyle w:val="a7"/>
            <w:noProof/>
          </w:rPr>
          <w:t>1.1</w:t>
        </w:r>
        <w:r>
          <w:rPr>
            <w:rFonts w:asciiTheme="minorHAnsi" w:eastAsiaTheme="minorEastAsia" w:hAnsiTheme="minorHAnsi" w:cstheme="minorBidi"/>
            <w:noProof/>
            <w:szCs w:val="22"/>
          </w:rPr>
          <w:tab/>
        </w:r>
        <w:r w:rsidRPr="001B17A7">
          <w:rPr>
            <w:rStyle w:val="a7"/>
            <w:noProof/>
          </w:rPr>
          <w:t>Motivation</w:t>
        </w:r>
        <w:r>
          <w:rPr>
            <w:noProof/>
            <w:webHidden/>
          </w:rPr>
          <w:tab/>
        </w:r>
        <w:r>
          <w:rPr>
            <w:noProof/>
            <w:webHidden/>
          </w:rPr>
          <w:fldChar w:fldCharType="begin"/>
        </w:r>
        <w:r>
          <w:rPr>
            <w:noProof/>
            <w:webHidden/>
          </w:rPr>
          <w:instrText xml:space="preserve"> PAGEREF _Toc422180340 \h </w:instrText>
        </w:r>
        <w:r>
          <w:rPr>
            <w:noProof/>
            <w:webHidden/>
          </w:rPr>
        </w:r>
        <w:r>
          <w:rPr>
            <w:noProof/>
            <w:webHidden/>
          </w:rPr>
          <w:fldChar w:fldCharType="separate"/>
        </w:r>
        <w:r>
          <w:rPr>
            <w:noProof/>
            <w:webHidden/>
          </w:rPr>
          <w:t>1</w:t>
        </w:r>
        <w:r>
          <w:rPr>
            <w:noProof/>
            <w:webHidden/>
          </w:rPr>
          <w:fldChar w:fldCharType="end"/>
        </w:r>
      </w:hyperlink>
    </w:p>
    <w:p w14:paraId="4A416721" w14:textId="77777777" w:rsidR="003E6288" w:rsidRDefault="003E6288">
      <w:pPr>
        <w:pStyle w:val="23"/>
        <w:rPr>
          <w:rFonts w:asciiTheme="minorHAnsi" w:eastAsiaTheme="minorEastAsia" w:hAnsiTheme="minorHAnsi" w:cstheme="minorBidi"/>
          <w:noProof/>
          <w:szCs w:val="22"/>
        </w:rPr>
      </w:pPr>
      <w:hyperlink w:anchor="_Toc422180341" w:history="1">
        <w:r w:rsidRPr="001B17A7">
          <w:rPr>
            <w:rStyle w:val="a7"/>
            <w:noProof/>
          </w:rPr>
          <w:t>1.2</w:t>
        </w:r>
        <w:r>
          <w:rPr>
            <w:rFonts w:asciiTheme="minorHAnsi" w:eastAsiaTheme="minorEastAsia" w:hAnsiTheme="minorHAnsi" w:cstheme="minorBidi"/>
            <w:noProof/>
            <w:szCs w:val="22"/>
          </w:rPr>
          <w:tab/>
        </w:r>
        <w:r w:rsidRPr="001B17A7">
          <w:rPr>
            <w:rStyle w:val="a7"/>
            <w:noProof/>
          </w:rPr>
          <w:t>Challenges</w:t>
        </w:r>
        <w:r>
          <w:rPr>
            <w:noProof/>
            <w:webHidden/>
          </w:rPr>
          <w:tab/>
        </w:r>
        <w:r>
          <w:rPr>
            <w:noProof/>
            <w:webHidden/>
          </w:rPr>
          <w:fldChar w:fldCharType="begin"/>
        </w:r>
        <w:r>
          <w:rPr>
            <w:noProof/>
            <w:webHidden/>
          </w:rPr>
          <w:instrText xml:space="preserve"> PAGEREF _Toc422180341 \h </w:instrText>
        </w:r>
        <w:r>
          <w:rPr>
            <w:noProof/>
            <w:webHidden/>
          </w:rPr>
        </w:r>
        <w:r>
          <w:rPr>
            <w:noProof/>
            <w:webHidden/>
          </w:rPr>
          <w:fldChar w:fldCharType="separate"/>
        </w:r>
        <w:r>
          <w:rPr>
            <w:noProof/>
            <w:webHidden/>
          </w:rPr>
          <w:t>2</w:t>
        </w:r>
        <w:r>
          <w:rPr>
            <w:noProof/>
            <w:webHidden/>
          </w:rPr>
          <w:fldChar w:fldCharType="end"/>
        </w:r>
      </w:hyperlink>
    </w:p>
    <w:p w14:paraId="4A1E2B37" w14:textId="77777777" w:rsidR="003E6288" w:rsidRDefault="003E6288">
      <w:pPr>
        <w:pStyle w:val="33"/>
        <w:tabs>
          <w:tab w:val="left" w:pos="1699"/>
        </w:tabs>
        <w:rPr>
          <w:rFonts w:asciiTheme="minorHAnsi" w:eastAsiaTheme="minorEastAsia" w:hAnsiTheme="minorHAnsi" w:cstheme="minorBidi"/>
          <w:noProof/>
          <w:szCs w:val="22"/>
        </w:rPr>
      </w:pPr>
      <w:hyperlink w:anchor="_Toc422180342" w:history="1">
        <w:r w:rsidRPr="001B17A7">
          <w:rPr>
            <w:rStyle w:val="a7"/>
            <w:noProof/>
          </w:rPr>
          <w:t>1.2.1</w:t>
        </w:r>
        <w:r>
          <w:rPr>
            <w:rFonts w:asciiTheme="minorHAnsi" w:eastAsiaTheme="minorEastAsia" w:hAnsiTheme="minorHAnsi" w:cstheme="minorBidi"/>
            <w:noProof/>
            <w:szCs w:val="22"/>
          </w:rPr>
          <w:tab/>
        </w:r>
        <w:r w:rsidRPr="001B17A7">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2180342 \h </w:instrText>
        </w:r>
        <w:r>
          <w:rPr>
            <w:noProof/>
            <w:webHidden/>
          </w:rPr>
        </w:r>
        <w:r>
          <w:rPr>
            <w:noProof/>
            <w:webHidden/>
          </w:rPr>
          <w:fldChar w:fldCharType="separate"/>
        </w:r>
        <w:r>
          <w:rPr>
            <w:noProof/>
            <w:webHidden/>
          </w:rPr>
          <w:t>3</w:t>
        </w:r>
        <w:r>
          <w:rPr>
            <w:noProof/>
            <w:webHidden/>
          </w:rPr>
          <w:fldChar w:fldCharType="end"/>
        </w:r>
      </w:hyperlink>
    </w:p>
    <w:p w14:paraId="026CA8BD" w14:textId="77777777" w:rsidR="003E6288" w:rsidRDefault="003E6288">
      <w:pPr>
        <w:pStyle w:val="33"/>
        <w:tabs>
          <w:tab w:val="left" w:pos="1699"/>
        </w:tabs>
        <w:rPr>
          <w:rFonts w:asciiTheme="minorHAnsi" w:eastAsiaTheme="minorEastAsia" w:hAnsiTheme="minorHAnsi" w:cstheme="minorBidi"/>
          <w:noProof/>
          <w:szCs w:val="22"/>
        </w:rPr>
      </w:pPr>
      <w:hyperlink w:anchor="_Toc422180343" w:history="1">
        <w:r w:rsidRPr="001B17A7">
          <w:rPr>
            <w:rStyle w:val="a7"/>
            <w:noProof/>
          </w:rPr>
          <w:t>1.2.2</w:t>
        </w:r>
        <w:r>
          <w:rPr>
            <w:rFonts w:asciiTheme="minorHAnsi" w:eastAsiaTheme="minorEastAsia" w:hAnsiTheme="minorHAnsi" w:cstheme="minorBidi"/>
            <w:noProof/>
            <w:szCs w:val="22"/>
          </w:rPr>
          <w:tab/>
        </w:r>
        <w:r w:rsidRPr="001B17A7">
          <w:rPr>
            <w:rStyle w:val="a7"/>
            <w:noProof/>
          </w:rPr>
          <w:t>High Cost on Labeling Activity</w:t>
        </w:r>
        <w:r>
          <w:rPr>
            <w:noProof/>
            <w:webHidden/>
          </w:rPr>
          <w:tab/>
        </w:r>
        <w:r>
          <w:rPr>
            <w:noProof/>
            <w:webHidden/>
          </w:rPr>
          <w:fldChar w:fldCharType="begin"/>
        </w:r>
        <w:r>
          <w:rPr>
            <w:noProof/>
            <w:webHidden/>
          </w:rPr>
          <w:instrText xml:space="preserve"> PAGEREF _Toc422180343 \h </w:instrText>
        </w:r>
        <w:r>
          <w:rPr>
            <w:noProof/>
            <w:webHidden/>
          </w:rPr>
        </w:r>
        <w:r>
          <w:rPr>
            <w:noProof/>
            <w:webHidden/>
          </w:rPr>
          <w:fldChar w:fldCharType="separate"/>
        </w:r>
        <w:r>
          <w:rPr>
            <w:noProof/>
            <w:webHidden/>
          </w:rPr>
          <w:t>4</w:t>
        </w:r>
        <w:r>
          <w:rPr>
            <w:noProof/>
            <w:webHidden/>
          </w:rPr>
          <w:fldChar w:fldCharType="end"/>
        </w:r>
      </w:hyperlink>
    </w:p>
    <w:p w14:paraId="1D920047" w14:textId="77777777" w:rsidR="003E6288" w:rsidRDefault="003E6288">
      <w:pPr>
        <w:pStyle w:val="33"/>
        <w:tabs>
          <w:tab w:val="left" w:pos="1699"/>
        </w:tabs>
        <w:rPr>
          <w:rFonts w:asciiTheme="minorHAnsi" w:eastAsiaTheme="minorEastAsia" w:hAnsiTheme="minorHAnsi" w:cstheme="minorBidi"/>
          <w:noProof/>
          <w:szCs w:val="22"/>
        </w:rPr>
      </w:pPr>
      <w:hyperlink w:anchor="_Toc422180344" w:history="1">
        <w:r w:rsidRPr="001B17A7">
          <w:rPr>
            <w:rStyle w:val="a7"/>
            <w:noProof/>
          </w:rPr>
          <w:t>1.2.3</w:t>
        </w:r>
        <w:r>
          <w:rPr>
            <w:rFonts w:asciiTheme="minorHAnsi" w:eastAsiaTheme="minorEastAsia" w:hAnsiTheme="minorHAnsi" w:cstheme="minorBidi"/>
            <w:noProof/>
            <w:szCs w:val="22"/>
          </w:rPr>
          <w:tab/>
        </w:r>
        <w:r w:rsidRPr="001B17A7">
          <w:rPr>
            <w:rStyle w:val="a7"/>
            <w:noProof/>
          </w:rPr>
          <w:t>A</w:t>
        </w:r>
        <w:bookmarkStart w:id="41" w:name="_GoBack"/>
        <w:bookmarkEnd w:id="41"/>
        <w:r w:rsidRPr="001B17A7">
          <w:rPr>
            <w:rStyle w:val="a7"/>
            <w:noProof/>
          </w:rPr>
          <w:t>daptive Learning of Activity Recognition Model</w:t>
        </w:r>
        <w:r>
          <w:rPr>
            <w:noProof/>
            <w:webHidden/>
          </w:rPr>
          <w:tab/>
        </w:r>
        <w:r>
          <w:rPr>
            <w:noProof/>
            <w:webHidden/>
          </w:rPr>
          <w:fldChar w:fldCharType="begin"/>
        </w:r>
        <w:r>
          <w:rPr>
            <w:noProof/>
            <w:webHidden/>
          </w:rPr>
          <w:instrText xml:space="preserve"> PAGEREF _Toc422180344 \h </w:instrText>
        </w:r>
        <w:r>
          <w:rPr>
            <w:noProof/>
            <w:webHidden/>
          </w:rPr>
        </w:r>
        <w:r>
          <w:rPr>
            <w:noProof/>
            <w:webHidden/>
          </w:rPr>
          <w:fldChar w:fldCharType="separate"/>
        </w:r>
        <w:r>
          <w:rPr>
            <w:noProof/>
            <w:webHidden/>
          </w:rPr>
          <w:t>4</w:t>
        </w:r>
        <w:r>
          <w:rPr>
            <w:noProof/>
            <w:webHidden/>
          </w:rPr>
          <w:fldChar w:fldCharType="end"/>
        </w:r>
      </w:hyperlink>
    </w:p>
    <w:p w14:paraId="05215E51" w14:textId="77777777" w:rsidR="003E6288" w:rsidRDefault="003E6288">
      <w:pPr>
        <w:pStyle w:val="23"/>
        <w:rPr>
          <w:rFonts w:asciiTheme="minorHAnsi" w:eastAsiaTheme="minorEastAsia" w:hAnsiTheme="minorHAnsi" w:cstheme="minorBidi"/>
          <w:noProof/>
          <w:szCs w:val="22"/>
        </w:rPr>
      </w:pPr>
      <w:hyperlink w:anchor="_Toc422180345" w:history="1">
        <w:r w:rsidRPr="001B17A7">
          <w:rPr>
            <w:rStyle w:val="a7"/>
            <w:noProof/>
          </w:rPr>
          <w:t>1.3</w:t>
        </w:r>
        <w:r>
          <w:rPr>
            <w:rFonts w:asciiTheme="minorHAnsi" w:eastAsiaTheme="minorEastAsia" w:hAnsiTheme="minorHAnsi" w:cstheme="minorBidi"/>
            <w:noProof/>
            <w:szCs w:val="22"/>
          </w:rPr>
          <w:tab/>
        </w:r>
        <w:r w:rsidRPr="001B17A7">
          <w:rPr>
            <w:rStyle w:val="a7"/>
            <w:noProof/>
          </w:rPr>
          <w:t>Related Work</w:t>
        </w:r>
        <w:r>
          <w:rPr>
            <w:noProof/>
            <w:webHidden/>
          </w:rPr>
          <w:tab/>
        </w:r>
        <w:r>
          <w:rPr>
            <w:noProof/>
            <w:webHidden/>
          </w:rPr>
          <w:fldChar w:fldCharType="begin"/>
        </w:r>
        <w:r>
          <w:rPr>
            <w:noProof/>
            <w:webHidden/>
          </w:rPr>
          <w:instrText xml:space="preserve"> PAGEREF _Toc422180345 \h </w:instrText>
        </w:r>
        <w:r>
          <w:rPr>
            <w:noProof/>
            <w:webHidden/>
          </w:rPr>
        </w:r>
        <w:r>
          <w:rPr>
            <w:noProof/>
            <w:webHidden/>
          </w:rPr>
          <w:fldChar w:fldCharType="separate"/>
        </w:r>
        <w:r>
          <w:rPr>
            <w:noProof/>
            <w:webHidden/>
          </w:rPr>
          <w:t>4</w:t>
        </w:r>
        <w:r>
          <w:rPr>
            <w:noProof/>
            <w:webHidden/>
          </w:rPr>
          <w:fldChar w:fldCharType="end"/>
        </w:r>
      </w:hyperlink>
    </w:p>
    <w:p w14:paraId="6C2C0E95" w14:textId="77777777" w:rsidR="003E6288" w:rsidRDefault="003E6288">
      <w:pPr>
        <w:pStyle w:val="23"/>
        <w:rPr>
          <w:rFonts w:asciiTheme="minorHAnsi" w:eastAsiaTheme="minorEastAsia" w:hAnsiTheme="minorHAnsi" w:cstheme="minorBidi"/>
          <w:noProof/>
          <w:szCs w:val="22"/>
        </w:rPr>
      </w:pPr>
      <w:hyperlink w:anchor="_Toc422180346" w:history="1">
        <w:r w:rsidRPr="001B17A7">
          <w:rPr>
            <w:rStyle w:val="a7"/>
            <w:noProof/>
          </w:rPr>
          <w:t>1.4</w:t>
        </w:r>
        <w:r>
          <w:rPr>
            <w:rFonts w:asciiTheme="minorHAnsi" w:eastAsiaTheme="minorEastAsia" w:hAnsiTheme="minorHAnsi" w:cstheme="minorBidi"/>
            <w:noProof/>
            <w:szCs w:val="22"/>
          </w:rPr>
          <w:tab/>
        </w:r>
        <w:r w:rsidRPr="001B17A7">
          <w:rPr>
            <w:rStyle w:val="a7"/>
            <w:noProof/>
          </w:rPr>
          <w:t>Objective</w:t>
        </w:r>
        <w:r>
          <w:rPr>
            <w:noProof/>
            <w:webHidden/>
          </w:rPr>
          <w:tab/>
        </w:r>
        <w:r>
          <w:rPr>
            <w:noProof/>
            <w:webHidden/>
          </w:rPr>
          <w:fldChar w:fldCharType="begin"/>
        </w:r>
        <w:r>
          <w:rPr>
            <w:noProof/>
            <w:webHidden/>
          </w:rPr>
          <w:instrText xml:space="preserve"> PAGEREF _Toc422180346 \h </w:instrText>
        </w:r>
        <w:r>
          <w:rPr>
            <w:noProof/>
            <w:webHidden/>
          </w:rPr>
        </w:r>
        <w:r>
          <w:rPr>
            <w:noProof/>
            <w:webHidden/>
          </w:rPr>
          <w:fldChar w:fldCharType="separate"/>
        </w:r>
        <w:r>
          <w:rPr>
            <w:noProof/>
            <w:webHidden/>
          </w:rPr>
          <w:t>6</w:t>
        </w:r>
        <w:r>
          <w:rPr>
            <w:noProof/>
            <w:webHidden/>
          </w:rPr>
          <w:fldChar w:fldCharType="end"/>
        </w:r>
      </w:hyperlink>
    </w:p>
    <w:p w14:paraId="71385D11" w14:textId="77777777" w:rsidR="003E6288" w:rsidRDefault="003E6288">
      <w:pPr>
        <w:pStyle w:val="23"/>
        <w:rPr>
          <w:rFonts w:asciiTheme="minorHAnsi" w:eastAsiaTheme="minorEastAsia" w:hAnsiTheme="minorHAnsi" w:cstheme="minorBidi"/>
          <w:noProof/>
          <w:szCs w:val="22"/>
        </w:rPr>
      </w:pPr>
      <w:hyperlink w:anchor="_Toc422180347" w:history="1">
        <w:r w:rsidRPr="001B17A7">
          <w:rPr>
            <w:rStyle w:val="a7"/>
            <w:noProof/>
          </w:rPr>
          <w:t>1.5</w:t>
        </w:r>
        <w:r>
          <w:rPr>
            <w:rFonts w:asciiTheme="minorHAnsi" w:eastAsiaTheme="minorEastAsia" w:hAnsiTheme="minorHAnsi" w:cstheme="minorBidi"/>
            <w:noProof/>
            <w:szCs w:val="22"/>
          </w:rPr>
          <w:tab/>
        </w:r>
        <w:r w:rsidRPr="001B17A7">
          <w:rPr>
            <w:rStyle w:val="a7"/>
            <w:noProof/>
          </w:rPr>
          <w:t>System Overview</w:t>
        </w:r>
        <w:r>
          <w:rPr>
            <w:noProof/>
            <w:webHidden/>
          </w:rPr>
          <w:tab/>
        </w:r>
        <w:r>
          <w:rPr>
            <w:noProof/>
            <w:webHidden/>
          </w:rPr>
          <w:fldChar w:fldCharType="begin"/>
        </w:r>
        <w:r>
          <w:rPr>
            <w:noProof/>
            <w:webHidden/>
          </w:rPr>
          <w:instrText xml:space="preserve"> PAGEREF _Toc422180347 \h </w:instrText>
        </w:r>
        <w:r>
          <w:rPr>
            <w:noProof/>
            <w:webHidden/>
          </w:rPr>
        </w:r>
        <w:r>
          <w:rPr>
            <w:noProof/>
            <w:webHidden/>
          </w:rPr>
          <w:fldChar w:fldCharType="separate"/>
        </w:r>
        <w:r>
          <w:rPr>
            <w:noProof/>
            <w:webHidden/>
          </w:rPr>
          <w:t>6</w:t>
        </w:r>
        <w:r>
          <w:rPr>
            <w:noProof/>
            <w:webHidden/>
          </w:rPr>
          <w:fldChar w:fldCharType="end"/>
        </w:r>
      </w:hyperlink>
    </w:p>
    <w:p w14:paraId="1A574798" w14:textId="77777777" w:rsidR="003E6288" w:rsidRDefault="003E6288">
      <w:pPr>
        <w:pStyle w:val="11"/>
        <w:rPr>
          <w:rFonts w:asciiTheme="minorHAnsi" w:eastAsiaTheme="minorEastAsia" w:hAnsiTheme="minorHAnsi" w:cstheme="minorBidi"/>
          <w:b w:val="0"/>
          <w:noProof/>
          <w:szCs w:val="22"/>
        </w:rPr>
      </w:pPr>
      <w:hyperlink w:anchor="_Toc422180348" w:history="1">
        <w:r w:rsidRPr="001B17A7">
          <w:rPr>
            <w:rStyle w:val="a7"/>
            <w:noProof/>
          </w:rPr>
          <w:t>REFERENCE</w:t>
        </w:r>
        <w:r>
          <w:rPr>
            <w:noProof/>
            <w:webHidden/>
          </w:rPr>
          <w:tab/>
        </w:r>
        <w:r>
          <w:rPr>
            <w:noProof/>
            <w:webHidden/>
          </w:rPr>
          <w:fldChar w:fldCharType="begin"/>
        </w:r>
        <w:r>
          <w:rPr>
            <w:noProof/>
            <w:webHidden/>
          </w:rPr>
          <w:instrText xml:space="preserve"> PAGEREF _Toc422180348 \h </w:instrText>
        </w:r>
        <w:r>
          <w:rPr>
            <w:noProof/>
            <w:webHidden/>
          </w:rPr>
        </w:r>
        <w:r>
          <w:rPr>
            <w:noProof/>
            <w:webHidden/>
          </w:rPr>
          <w:fldChar w:fldCharType="separate"/>
        </w:r>
        <w:r>
          <w:rPr>
            <w:noProof/>
            <w:webHidden/>
          </w:rPr>
          <w:t>7</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42" w:name="_Toc195365884"/>
      <w:bookmarkStart w:id="43" w:name="_Toc324807790"/>
      <w:bookmarkStart w:id="44" w:name="_Toc324808677"/>
      <w:bookmarkStart w:id="45" w:name="_Toc324809294"/>
      <w:bookmarkStart w:id="46" w:name="_Toc324809319"/>
      <w:bookmarkStart w:id="47" w:name="_Toc422180337"/>
      <w:r w:rsidR="00A74038">
        <w:rPr>
          <w:rFonts w:hint="eastAsia"/>
        </w:rPr>
        <w:t>List of</w:t>
      </w:r>
      <w:r w:rsidR="0080058D">
        <w:rPr>
          <w:rFonts w:hint="eastAsia"/>
        </w:rPr>
        <w:t xml:space="preserve"> F</w:t>
      </w:r>
      <w:bookmarkEnd w:id="42"/>
      <w:bookmarkEnd w:id="43"/>
      <w:bookmarkEnd w:id="44"/>
      <w:bookmarkEnd w:id="45"/>
      <w:bookmarkEnd w:id="46"/>
      <w:r w:rsidR="00A74038">
        <w:rPr>
          <w:rFonts w:hint="eastAsia"/>
        </w:rPr>
        <w:t>igures</w:t>
      </w:r>
      <w:bookmarkEnd w:id="47"/>
    </w:p>
    <w:p w14:paraId="1213CC15" w14:textId="77777777" w:rsidR="0080058D" w:rsidRPr="003D28CE" w:rsidRDefault="0080058D" w:rsidP="0080058D"/>
    <w:p w14:paraId="0027F3DA" w14:textId="77777777" w:rsidR="0080058D" w:rsidRDefault="005C4AAB" w:rsidP="0080058D">
      <w:fldSimple w:instr=" TOC \h \z \c &quot;Fig.&quot; ">
        <w:r w:rsidR="00776171">
          <w:rPr>
            <w:rFonts w:hint="eastAsia"/>
            <w:b/>
            <w:bCs/>
            <w:noProof/>
          </w:rPr>
          <w:t>找不到圖表目錄。</w:t>
        </w:r>
      </w:fldSimple>
    </w:p>
    <w:p w14:paraId="17C2ABAB" w14:textId="77777777" w:rsidR="0080058D" w:rsidRDefault="00A74038" w:rsidP="0080058D">
      <w:pPr>
        <w:pStyle w:val="a1"/>
      </w:pPr>
      <w:bookmarkStart w:id="48" w:name="_Toc195365885"/>
      <w:bookmarkStart w:id="49" w:name="_Toc324807791"/>
      <w:bookmarkStart w:id="50" w:name="_Toc324808678"/>
      <w:bookmarkStart w:id="51" w:name="_Toc324809295"/>
      <w:bookmarkStart w:id="52" w:name="_Toc324809320"/>
      <w:bookmarkStart w:id="53" w:name="_Toc422180338"/>
      <w:r>
        <w:rPr>
          <w:rFonts w:hint="eastAsia"/>
        </w:rPr>
        <w:lastRenderedPageBreak/>
        <w:t>List of</w:t>
      </w:r>
      <w:r w:rsidR="0080058D">
        <w:rPr>
          <w:rFonts w:hint="eastAsia"/>
        </w:rPr>
        <w:t xml:space="preserve"> T</w:t>
      </w:r>
      <w:bookmarkEnd w:id="48"/>
      <w:bookmarkEnd w:id="49"/>
      <w:bookmarkEnd w:id="50"/>
      <w:bookmarkEnd w:id="51"/>
      <w:bookmarkEnd w:id="52"/>
      <w:r>
        <w:rPr>
          <w:rFonts w:hint="eastAsia"/>
        </w:rPr>
        <w:t>ables</w:t>
      </w:r>
      <w:bookmarkEnd w:id="53"/>
    </w:p>
    <w:p w14:paraId="22407ED0" w14:textId="77777777" w:rsidR="0080058D" w:rsidRPr="003D28CE" w:rsidRDefault="0080058D" w:rsidP="0080058D"/>
    <w:p w14:paraId="7F459339" w14:textId="099F6CD4" w:rsidR="0080058D" w:rsidRDefault="000F3655" w:rsidP="0080058D">
      <w:fldSimple w:instr=" TOC \h \z \c &quot;Table&quot; ">
        <w:r w:rsidR="00776171">
          <w:rPr>
            <w:rFonts w:hint="eastAsia"/>
            <w:b/>
            <w:bCs/>
            <w:noProof/>
          </w:rPr>
          <w:t>找不到圖表目錄。</w:t>
        </w:r>
      </w:fldSimple>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54" w:name="_Toc195365886"/>
      <w:bookmarkStart w:id="55" w:name="_Toc324807792"/>
      <w:bookmarkStart w:id="56" w:name="_Toc324808679"/>
      <w:bookmarkStart w:id="57" w:name="_Toc324809296"/>
      <w:bookmarkStart w:id="58" w:name="_Toc324809321"/>
      <w:r>
        <w:lastRenderedPageBreak/>
        <w:br/>
      </w:r>
      <w:bookmarkStart w:id="59" w:name="_Toc422180339"/>
      <w:r w:rsidR="0080058D" w:rsidRPr="0042574C">
        <w:rPr>
          <w:rFonts w:hint="eastAsia"/>
        </w:rPr>
        <w:t>Introduction</w:t>
      </w:r>
      <w:bookmarkEnd w:id="54"/>
      <w:bookmarkEnd w:id="55"/>
      <w:bookmarkEnd w:id="56"/>
      <w:bookmarkEnd w:id="57"/>
      <w:bookmarkEnd w:id="58"/>
      <w:bookmarkEnd w:id="59"/>
    </w:p>
    <w:p w14:paraId="61F194ED" w14:textId="77777777" w:rsidR="00B02C60" w:rsidRDefault="007604CA" w:rsidP="007604CA">
      <w:pPr>
        <w:pStyle w:val="21"/>
      </w:pPr>
      <w:bookmarkStart w:id="60" w:name="_Toc422180340"/>
      <w:r>
        <w:rPr>
          <w:rFonts w:hint="eastAsia"/>
        </w:rPr>
        <w:t>Motivation</w:t>
      </w:r>
      <w:bookmarkEnd w:id="60"/>
    </w:p>
    <w:p w14:paraId="7F8C67F9" w14:textId="6A02CFCB"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EB5176">
          <w:rPr>
            <w:noProof/>
          </w:rPr>
          <w:t>1</w:t>
        </w:r>
      </w:hyperlink>
      <w:r>
        <w:rPr>
          <w:noProof/>
        </w:rPr>
        <w:t xml:space="preserve">, </w:t>
      </w:r>
      <w:hyperlink w:anchor="_ENREF_2" w:tooltip="Pantelopoulos, 2010 #13" w:history="1">
        <w:r w:rsidR="00EB5176">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w:t>
      </w:r>
      <w:r w:rsidR="00281460">
        <w:t>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w:t>
      </w:r>
      <w:r w:rsidR="00A66CFC">
        <w:lastRenderedPageBreak/>
        <w:t xml:space="preserve">own home. There are four categories of technology </w:t>
      </w:r>
      <w:r w:rsidR="00C902E7">
        <w:t>for aging in place</w:t>
      </w:r>
      <w:r w:rsidR="00C902E7">
        <w:t>—</w:t>
      </w:r>
      <w:r w:rsidR="00C902E7">
        <w:t>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 xml:space="preserve">Activity of daily living (ADL) is an important factor to estimate the independent ability of elders. </w:t>
      </w:r>
      <w:proofErr w:type="spellStart"/>
      <w:r w:rsidRPr="000709EC">
        <w:t>Barthel</w:t>
      </w:r>
      <w:proofErr w:type="spellEnd"/>
      <w:r w:rsidRPr="000709EC">
        <w:t xml:space="preserve">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EB5176"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55FBB9A9"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w:t>
      </w:r>
      <w:proofErr w:type="spellStart"/>
      <w:r w:rsidR="00C52741">
        <w:t>IoT</w:t>
      </w:r>
      <w:proofErr w:type="spellEnd"/>
      <w:r w:rsidR="00C52741">
        <w:t xml:space="preserve">)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EB5176">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w:t>
      </w:r>
      <w:proofErr w:type="spellStart"/>
      <w:r w:rsidR="00C52741">
        <w:t>AmI</w:t>
      </w:r>
      <w:proofErr w:type="spellEnd"/>
      <w:r w:rsidR="00C52741">
        <w:t>)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EB5176">
          <w:rPr>
            <w:noProof/>
          </w:rPr>
          <w:t>5</w:t>
        </w:r>
      </w:hyperlink>
      <w:r w:rsidR="00C52741">
        <w:rPr>
          <w:noProof/>
        </w:rPr>
        <w:t>]</w:t>
      </w:r>
      <w:r w:rsidR="00C52741">
        <w:fldChar w:fldCharType="end"/>
      </w:r>
      <w:r w:rsidR="00C52741">
        <w:t xml:space="preserve">. </w:t>
      </w:r>
      <w:r w:rsidR="00EB5176">
        <w:t>Th</w:t>
      </w:r>
      <w:r w:rsidR="00C52741">
        <w:t xml:space="preserve">e technology of </w:t>
      </w:r>
      <w:proofErr w:type="spellStart"/>
      <w:r w:rsidR="00C52741">
        <w:t>IoT</w:t>
      </w:r>
      <w:proofErr w:type="spellEnd"/>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61" w:name="_Toc323632165"/>
      <w:bookmarkStart w:id="62" w:name="_Toc324265316"/>
      <w:bookmarkStart w:id="63" w:name="_Toc324265366"/>
      <w:bookmarkStart w:id="64" w:name="_Toc422180341"/>
      <w:r>
        <w:t>Challenges</w:t>
      </w:r>
      <w:bookmarkEnd w:id="61"/>
      <w:bookmarkEnd w:id="62"/>
      <w:bookmarkEnd w:id="63"/>
      <w:bookmarkEnd w:id="64"/>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achieve more activities to recognize with higher resolution of integrating ambient and wearable sensors data. The second challenge is to achieve lower cost on labeling activi</w:t>
      </w:r>
      <w:r w:rsidR="002257DB">
        <w:lastRenderedPageBreak/>
        <w:t>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65" w:name="_Toc422180342"/>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65"/>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t>
      </w:r>
      <w:r>
        <w:t>—</w:t>
      </w:r>
      <w:r>
        <w:t>wearable sensors, pulse sensors, etc.</w:t>
      </w:r>
      <w:r w:rsidRPr="003154E0">
        <w:t xml:space="preserve"> </w:t>
      </w:r>
      <w:r>
        <w:t>—</w:t>
      </w:r>
      <w:r>
        <w:t xml:space="preserve">records vital sign of body and they shows the subjective point of view to monitor users daily activity and health status. </w:t>
      </w:r>
      <w:r w:rsidR="007A0DAC">
        <w:t>The technology of analysis ambient sensors called Ambient Intelligent (</w:t>
      </w:r>
      <w:proofErr w:type="spellStart"/>
      <w:r w:rsidR="007A0DAC">
        <w:t>AmI</w:t>
      </w:r>
      <w:proofErr w:type="spellEnd"/>
      <w:r w:rsidR="007A0DAC">
        <w:t xml:space="preserve">); and the technology of analysis body sensors called Wearable Computing. </w:t>
      </w:r>
      <w:r>
        <w:t xml:space="preserve">In our work, we use both of two type </w:t>
      </w:r>
      <w:r w:rsidR="007A0DAC">
        <w:t>sensors to monitor users’ daily activity. Although, u</w:t>
      </w:r>
      <w:r w:rsidR="007A0DAC">
        <w:t xml:space="preserve">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w:t>
      </w:r>
      <w:proofErr w:type="spellStart"/>
      <w:r w:rsidR="007F404B">
        <w:t>AmI</w:t>
      </w:r>
      <w:proofErr w:type="spellEnd"/>
      <w:r w:rsidR="007F404B">
        <w:t xml:space="preserve"> and wearable computing. </w:t>
      </w:r>
    </w:p>
    <w:p w14:paraId="74AFA337" w14:textId="77777777" w:rsidR="007A0DAC" w:rsidRDefault="007F404B" w:rsidP="007F404B">
      <w:pPr>
        <w:pStyle w:val="afff5"/>
      </w:pPr>
      <w:r>
        <w:t xml:space="preserve">It’s hard to analyze </w:t>
      </w:r>
      <w:proofErr w:type="spellStart"/>
      <w:r>
        <w:t>AmI</w:t>
      </w:r>
      <w:proofErr w:type="spellEnd"/>
      <w:r>
        <w:t xml:space="preserve">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w:t>
      </w:r>
      <w:proofErr w:type="spellStart"/>
      <w:r>
        <w:t>AmI</w:t>
      </w:r>
      <w:proofErr w:type="spellEnd"/>
      <w:r>
        <w:t xml:space="preserve">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6" w:name="_Toc422180343"/>
      <w:r>
        <w:rPr>
          <w:rFonts w:hint="eastAsia"/>
        </w:rPr>
        <w:lastRenderedPageBreak/>
        <w:t>High Cost on Labeling Activity</w:t>
      </w:r>
      <w:bookmarkEnd w:id="66"/>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w:t>
      </w:r>
      <w:r w:rsidR="00101A74">
        <w:t>, which can be used for mapping new instance</w:t>
      </w:r>
      <w:r w:rsidR="00101A74">
        <w:t>.</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w:t>
      </w:r>
      <w:r w:rsidR="00A828F9">
        <w:t xml:space="preserve">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w:t>
      </w:r>
      <w:r w:rsidR="00661697">
        <w:t>is used</w:t>
      </w:r>
      <w:r w:rsidR="00661697">
        <w:t xml:space="preserve"> to find hidden structure in unlabeled data.</w:t>
      </w:r>
      <w:r w:rsidR="00661697">
        <w:t xml:space="preserve">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CE6CB1">
      <w:pPr>
        <w:pStyle w:val="31"/>
      </w:pPr>
      <w:bookmarkStart w:id="67" w:name="_Toc422180344"/>
      <w:r>
        <w:rPr>
          <w:rFonts w:hint="eastAsia"/>
        </w:rPr>
        <w:t xml:space="preserve">Adaptive Learning </w:t>
      </w:r>
      <w:r>
        <w:t>of Activity Recognition</w:t>
      </w:r>
      <w:r>
        <w:rPr>
          <w:rFonts w:hint="eastAsia"/>
        </w:rPr>
        <w:t xml:space="preserve"> Model</w:t>
      </w:r>
      <w:bookmarkEnd w:id="67"/>
    </w:p>
    <w:p w14:paraId="07982336" w14:textId="4BED11FE" w:rsidR="00CE6CB1" w:rsidRPr="00CE6CB1" w:rsidRDefault="00ED4BDC" w:rsidP="00CE6CB1">
      <w:pPr>
        <w:pStyle w:val="afff5"/>
        <w:rPr>
          <w:rFonts w:hint="eastAsia"/>
        </w:rPr>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Elderly people may </w:t>
      </w:r>
    </w:p>
    <w:p w14:paraId="363F3077" w14:textId="77777777" w:rsidR="007604CA" w:rsidRDefault="007604CA" w:rsidP="007604CA">
      <w:pPr>
        <w:pStyle w:val="21"/>
        <w:keepLines/>
        <w:adjustRightInd w:val="0"/>
        <w:spacing w:before="100" w:beforeAutospacing="1" w:after="100" w:afterAutospacing="1"/>
        <w:jc w:val="left"/>
      </w:pPr>
      <w:bookmarkStart w:id="68" w:name="_Toc323632168"/>
      <w:bookmarkStart w:id="69" w:name="_Toc324265319"/>
      <w:bookmarkStart w:id="70" w:name="_Toc324265369"/>
      <w:bookmarkStart w:id="71" w:name="_Toc422180345"/>
      <w:r>
        <w:t>Related Work</w:t>
      </w:r>
      <w:bookmarkEnd w:id="68"/>
      <w:bookmarkEnd w:id="69"/>
      <w:bookmarkEnd w:id="70"/>
      <w:bookmarkEnd w:id="71"/>
    </w:p>
    <w:p w14:paraId="2BCC419A" w14:textId="77777777" w:rsidR="007A0DAC" w:rsidRDefault="007A0DAC" w:rsidP="007A0DAC">
      <w:pPr>
        <w:pStyle w:val="afff5"/>
      </w:pPr>
      <w:r>
        <w:t xml:space="preserve">In our work, we try to build a smart home based on the technique of </w:t>
      </w:r>
      <w:proofErr w:type="spellStart"/>
      <w:r>
        <w:t>IoT</w:t>
      </w:r>
      <w:proofErr w:type="spellEnd"/>
      <w:r>
        <w:t xml:space="preserve">. </w:t>
      </w:r>
      <w:r>
        <w:rPr>
          <w:rFonts w:eastAsiaTheme="minorEastAsia" w:hint="eastAsia"/>
        </w:rPr>
        <w:t>A</w:t>
      </w:r>
      <w:r>
        <w:t xml:space="preserve"> goal of </w:t>
      </w:r>
      <w:r>
        <w:lastRenderedPageBreak/>
        <w:t xml:space="preserve">smart home </w:t>
      </w:r>
      <w:r>
        <w:rPr>
          <w:rFonts w:eastAsiaTheme="minorEastAsia" w:hint="eastAsia"/>
        </w:rPr>
        <w:t>is to</w:t>
      </w:r>
      <w:r>
        <w:t xml:space="preserve"> build a robust tele-healthcare system that monitors resident’s living activity in real-time. The monitoring result is important for elderly residents because ADL is an important factor to estimate their health state. 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w:t>
      </w:r>
      <w:proofErr w:type="spellStart"/>
      <w:r>
        <w:t>AmI</w:t>
      </w:r>
      <w:proofErr w:type="spellEnd"/>
      <w:r>
        <w:t xml:space="preserve"> and wearable computing</w:t>
      </w:r>
      <w:r>
        <w:rPr>
          <w:rFonts w:eastAsiaTheme="minorEastAsia" w:hint="eastAsia"/>
        </w:rPr>
        <w:t xml:space="preserve"> coherently</w:t>
      </w:r>
      <w:r>
        <w:t xml:space="preserve">. The first layer of AR model is to monitor residents’ actions from their smart wearable devices </w:t>
      </w:r>
      <w:r>
        <w:rPr>
          <w:rFonts w:eastAsiaTheme="minorEastAsia" w:hint="eastAsia"/>
        </w:rPr>
        <w:t>through some</w:t>
      </w:r>
      <w:r>
        <w:t xml:space="preserve"> wearable computing technique. </w:t>
      </w:r>
      <w:r>
        <w:rPr>
          <w:rFonts w:eastAsiaTheme="minorEastAsia" w:hint="eastAsia"/>
        </w:rPr>
        <w:t>Here, w</w:t>
      </w:r>
      <w:r>
        <w:t>e propose a topic model to consider meaningful actions based on an unsupervised clustering method</w:t>
      </w:r>
      <w:r>
        <w:rPr>
          <w:rFonts w:eastAsiaTheme="minorEastAsia" w:hint="eastAsia"/>
        </w:rPr>
        <w:t>, named,</w:t>
      </w:r>
      <w:r>
        <w:t xml:space="preserve"> </w:t>
      </w:r>
      <w:proofErr w:type="spellStart"/>
      <w:r>
        <w:t>Dirichlet</w:t>
      </w:r>
      <w:proofErr w:type="spellEnd"/>
      <w:r>
        <w:t xml:space="preserve"> Process Mixture Model (DPMM) </w:t>
      </w:r>
      <w:r>
        <w:fldChar w:fldCharType="begin"/>
      </w:r>
      <w:r>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Pr>
          <w:noProof/>
        </w:rPr>
        <w:t>[</w:t>
      </w:r>
      <w:hyperlink w:anchor="_ENREF_6" w:tooltip="McAuliffe, 2006 #8" w:history="1">
        <w:r>
          <w:rPr>
            <w:noProof/>
          </w:rPr>
          <w:t>6</w:t>
        </w:r>
      </w:hyperlink>
      <w:r>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second layer of </w:t>
      </w:r>
      <w:r>
        <w:rPr>
          <w:rFonts w:eastAsiaTheme="minorEastAsia" w:hint="eastAsia"/>
        </w:rPr>
        <w:t xml:space="preserve">the </w:t>
      </w:r>
      <w:r>
        <w:t xml:space="preserve">AR model is to determine </w:t>
      </w:r>
      <w:r>
        <w:rPr>
          <w:rFonts w:eastAsiaTheme="minorEastAsia" w:hint="eastAsia"/>
        </w:rPr>
        <w:t xml:space="preserve">the </w:t>
      </w:r>
      <w:r>
        <w:t xml:space="preserve">residents’ living activities using the result from </w:t>
      </w:r>
      <w:r>
        <w:rPr>
          <w:rFonts w:eastAsiaTheme="minorEastAsia" w:hint="eastAsia"/>
        </w:rPr>
        <w:t xml:space="preserve">the </w:t>
      </w:r>
      <w:r>
        <w:t>first layer and ambient sensors dat</w:t>
      </w:r>
      <w:r>
        <w:rPr>
          <w:rFonts w:eastAsiaTheme="minorEastAsia" w:hint="eastAsia"/>
        </w:rPr>
        <w:t>a</w:t>
      </w:r>
      <w:r>
        <w:t xml:space="preserve"> by a non-parametric cluster</w:t>
      </w:r>
      <w:r>
        <w:rPr>
          <w:rFonts w:eastAsiaTheme="minorEastAsia" w:hint="eastAsia"/>
        </w:rPr>
        <w:t>ing</w:t>
      </w:r>
      <w:r>
        <w:t xml:space="preserve"> method</w:t>
      </w:r>
      <w:r>
        <w:rPr>
          <w:rFonts w:eastAsiaTheme="minorEastAsia" w:hint="eastAsia"/>
        </w:rPr>
        <w:t>,</w:t>
      </w:r>
      <w:r>
        <w:t xml:space="preserve"> called X-means </w:t>
      </w:r>
      <w:r>
        <w:rPr>
          <w:color w:val="000000"/>
        </w:rPr>
        <w:fldChar w:fldCharType="begin"/>
      </w:r>
      <w:r>
        <w:rPr>
          <w:color w:val="000000"/>
        </w:rPr>
        <w:instrText xml:space="preserve"> ADDIN EN.CITE &lt;EndNote&gt;&lt;Cite&gt;&lt;Author&gt;Pelleg&lt;/Author&gt;&lt;Year&gt;2000&lt;/Year&gt;&lt;RecNum&gt;7&lt;/RecNum&gt;&lt;DisplayText&gt;[7]&lt;/DisplayText&gt;&lt;record&gt;&lt;rec-number&gt;7&lt;/rec-number&gt;&lt;foreign-keys&gt;&lt;key app="EN" db-id="fz0z59prhvsxzze00pu5z0dsetdx9wf2p9r0"&gt;7&lt;/key&gt;&lt;/foreign-keys&gt;&lt;ref-type name="Conference Proceedings"&gt;10&lt;/ref-type&gt;&lt;contributors&gt;&lt;authors&gt;&lt;author&gt;Pelleg, Dan&lt;/author&gt;&lt;author&gt;Moore, Andrew W&lt;/author&gt;&lt;/authors&gt;&lt;/contributors&gt;&lt;titles&gt;&lt;title&gt;X-means: Extending K-means with Efficient Estimation of the Number of Clusters&lt;/title&gt;&lt;secondary-title&gt;ICML&lt;/secondary-title&gt;&lt;/titles&gt;&lt;pages&gt;727-734&lt;/pages&gt;&lt;dates&gt;&lt;year&gt;2000&lt;/year&gt;&lt;/dates&gt;&lt;urls&gt;&lt;/urls&gt;&lt;/record&gt;&lt;/Cite&gt;&lt;/EndNote&gt;</w:instrText>
      </w:r>
      <w:r>
        <w:rPr>
          <w:color w:val="000000"/>
        </w:rPr>
        <w:fldChar w:fldCharType="separate"/>
      </w:r>
      <w:r>
        <w:rPr>
          <w:noProof/>
          <w:color w:val="000000"/>
        </w:rPr>
        <w:t>[</w:t>
      </w:r>
      <w:hyperlink w:anchor="_ENREF_7" w:tooltip="Pelleg, 2000 #7" w:history="1">
        <w:r>
          <w:rPr>
            <w:noProof/>
            <w:color w:val="000000"/>
          </w:rPr>
          <w:t>7</w:t>
        </w:r>
      </w:hyperlink>
      <w:r>
        <w:rPr>
          <w:noProof/>
          <w:color w:val="000000"/>
        </w:rPr>
        <w:t>]</w:t>
      </w:r>
      <w:r>
        <w:rPr>
          <w:color w:val="000000"/>
        </w:rPr>
        <w:fldChar w:fldCharType="end"/>
      </w:r>
      <w:r>
        <w:t>. The characteristic of X-means is to find centroid location of each cluster, so</w:t>
      </w:r>
      <w:r>
        <w:rPr>
          <w:rFonts w:eastAsiaTheme="minorEastAsia" w:hint="eastAsia"/>
        </w:rPr>
        <w:t xml:space="preserve"> that</w:t>
      </w:r>
      <w:r>
        <w:t xml:space="preserve"> each instance belongs to the </w:t>
      </w:r>
      <w:r>
        <w:rPr>
          <w:rFonts w:eastAsiaTheme="minorEastAsia" w:hint="eastAsia"/>
        </w:rPr>
        <w:t>closest</w:t>
      </w:r>
      <w:r>
        <w:t xml:space="preserve"> centroid location.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p>
    <w:p w14:paraId="55FD78BA" w14:textId="77777777" w:rsidR="007A0DAC" w:rsidRDefault="007A0DAC" w:rsidP="007A0DAC">
      <w:pPr>
        <w:pStyle w:val="afff5"/>
      </w:pPr>
      <w:r>
        <w:rPr>
          <w:rFonts w:hint="eastAsia"/>
        </w:rPr>
        <w:t xml:space="preserve">The hierarchical AR model also has a special </w:t>
      </w:r>
      <w:r>
        <w:t>characteristic</w:t>
      </w:r>
      <w:r>
        <w:rPr>
          <w:rFonts w:hint="eastAsia"/>
        </w:rPr>
        <w:t xml:space="preserve"> which is that</w:t>
      </w:r>
      <w:r>
        <w:t xml:space="preserve"> </w:t>
      </w:r>
      <w:r>
        <w:rPr>
          <w:rFonts w:hint="eastAsia"/>
        </w:rPr>
        <w:t>such</w:t>
      </w:r>
      <w:r>
        <w:t xml:space="preserve"> model does not </w:t>
      </w:r>
      <w:r>
        <w:rPr>
          <w:rFonts w:hint="eastAsia"/>
        </w:rPr>
        <w:t xml:space="preserve">require a prior specification </w:t>
      </w:r>
      <w:r>
        <w:t xml:space="preserve">of </w:t>
      </w:r>
      <w:r>
        <w:rPr>
          <w:rFonts w:hint="eastAsia"/>
        </w:rPr>
        <w:t xml:space="preserve">the </w:t>
      </w:r>
      <w:r>
        <w:t xml:space="preserve">cluster number. It’s an important factor for elderly residents to set this system in </w:t>
      </w:r>
      <w:r>
        <w:rPr>
          <w:rFonts w:hint="eastAsia"/>
        </w:rPr>
        <w:t xml:space="preserve">a </w:t>
      </w:r>
      <w:r>
        <w:t>real living environment. The non-</w:t>
      </w:r>
      <w:r>
        <w:rPr>
          <w:noProof/>
        </w:rPr>
        <mc:AlternateContent>
          <mc:Choice Requires="wps">
            <w:drawing>
              <wp:anchor distT="0" distB="0" distL="114300" distR="114300" simplePos="0" relativeHeight="251660288" behindDoc="0" locked="0" layoutInCell="1" allowOverlap="1" wp14:anchorId="780D51DB" wp14:editId="320A3A0B">
                <wp:simplePos x="749300" y="5257800"/>
                <wp:positionH relativeFrom="margin">
                  <wp:align>right</wp:align>
                </wp:positionH>
                <wp:positionV relativeFrom="margin">
                  <wp:align>top</wp:align>
                </wp:positionV>
                <wp:extent cx="3200400" cy="2374900"/>
                <wp:effectExtent l="0" t="0" r="0" b="63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374900"/>
                        </a:xfrm>
                        <a:prstGeom prst="rect">
                          <a:avLst/>
                        </a:prstGeom>
                        <a:solidFill>
                          <a:srgbClr val="FFFFFF"/>
                        </a:solidFill>
                        <a:ln w="9525">
                          <a:noFill/>
                          <a:miter lim="800000"/>
                          <a:headEnd/>
                          <a:tailEnd/>
                        </a:ln>
                      </wps:spPr>
                      <wps:txbx>
                        <w:txbxContent>
                          <w:p w14:paraId="2D8CF691" w14:textId="77777777" w:rsidR="007A0DAC" w:rsidRDefault="007A0DAC" w:rsidP="007A0DAC">
                            <w:pPr>
                              <w:pStyle w:val="FigureCentered"/>
                              <w:rPr>
                                <w:rFonts w:eastAsiaTheme="minorEastAsia"/>
                              </w:rPr>
                            </w:pPr>
                            <w:r w:rsidRPr="0012241D">
                              <w:rPr>
                                <w:noProof/>
                              </w:rPr>
                              <w:drawing>
                                <wp:inline distT="0" distB="0" distL="0" distR="0" wp14:anchorId="75CE7C53" wp14:editId="0D846967">
                                  <wp:extent cx="3008630" cy="2076907"/>
                                  <wp:effectExtent l="0" t="0" r="127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8630" cy="2076907"/>
                                          </a:xfrm>
                                          <a:prstGeom prst="rect">
                                            <a:avLst/>
                                          </a:prstGeom>
                                          <a:noFill/>
                                          <a:ln>
                                            <a:noFill/>
                                          </a:ln>
                                        </pic:spPr>
                                      </pic:pic>
                                    </a:graphicData>
                                  </a:graphic>
                                </wp:inline>
                              </w:drawing>
                            </w:r>
                          </w:p>
                          <w:p w14:paraId="13DBE435" w14:textId="77777777" w:rsidR="007A0DAC" w:rsidRPr="00AE57DC" w:rsidRDefault="007A0DAC" w:rsidP="007A0DAC">
                            <w:pPr>
                              <w:pStyle w:val="ad"/>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780D51DB" id="_x0000_t202" coordsize="21600,21600" o:spt="202" path="m,l,21600r21600,l21600,xe">
                <v:stroke joinstyle="miter"/>
                <v:path gradientshapeok="t" o:connecttype="rect"/>
              </v:shapetype>
              <v:shape id="Text Box 2" o:spid="_x0000_s1026" type="#_x0000_t202" style="position:absolute;left:0;text-align:left;margin-left:200.8pt;margin-top:0;width:252pt;height:187pt;z-index:251660288;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" stroked="f">
                <v:textbox>
                  <w:txbxContent>
                    <w:p w14:paraId="2D8CF691" w14:textId="77777777" w:rsidR="007A0DAC" w:rsidRDefault="007A0DAC" w:rsidP="007A0DAC">
                      <w:pPr>
                        <w:pStyle w:val="FigureCentered"/>
                        <w:rPr>
                          <w:rFonts w:eastAsiaTheme="minorEastAsia"/>
                        </w:rPr>
                      </w:pPr>
                      <w:r w:rsidRPr="0012241D">
                        <w:rPr>
                          <w:noProof/>
                        </w:rPr>
                        <w:drawing>
                          <wp:inline distT="0" distB="0" distL="0" distR="0" wp14:anchorId="75CE7C53" wp14:editId="0D846967">
                            <wp:extent cx="3008630" cy="2076907"/>
                            <wp:effectExtent l="0" t="0" r="127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8630" cy="2076907"/>
                                    </a:xfrm>
                                    <a:prstGeom prst="rect">
                                      <a:avLst/>
                                    </a:prstGeom>
                                    <a:noFill/>
                                    <a:ln>
                                      <a:noFill/>
                                    </a:ln>
                                  </pic:spPr>
                                </pic:pic>
                              </a:graphicData>
                            </a:graphic>
                          </wp:inline>
                        </w:drawing>
                      </w:r>
                    </w:p>
                    <w:p w14:paraId="13DBE435" w14:textId="77777777" w:rsidR="007A0DAC" w:rsidRPr="00AE57DC" w:rsidRDefault="007A0DAC" w:rsidP="007A0DAC">
                      <w:pPr>
                        <w:pStyle w:val="ad"/>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v:textbox>
                <w10:wrap type="square" anchorx="margin" anchory="margin"/>
              </v:shape>
            </w:pict>
          </mc:Fallback>
        </mc:AlternateContent>
      </w:r>
      <w:r>
        <w:t xml:space="preserve">parametric clustering algorithm means users do not need to set the specific number </w:t>
      </w:r>
      <w:r>
        <w:lastRenderedPageBreak/>
        <w:t>as the number of activities</w:t>
      </w:r>
      <w:r>
        <w:rPr>
          <w:rFonts w:hint="eastAsia"/>
        </w:rPr>
        <w:t xml:space="preserve"> to be recognized</w:t>
      </w:r>
      <w:r>
        <w:t xml:space="preserve">. It </w:t>
      </w:r>
      <w:r>
        <w:rPr>
          <w:rFonts w:hint="eastAsia"/>
        </w:rPr>
        <w:t>is apparently very</w:t>
      </w:r>
      <w:r>
        <w:t xml:space="preserve"> different </w:t>
      </w:r>
      <w:r>
        <w:rPr>
          <w:rFonts w:hint="eastAsia"/>
        </w:rPr>
        <w:t>from</w:t>
      </w:r>
      <w:r>
        <w:t xml:space="preserve"> both supervised learning method and parametric cluster</w:t>
      </w:r>
      <w:r>
        <w:rPr>
          <w:rFonts w:hint="eastAsia"/>
        </w:rPr>
        <w:t>ing</w:t>
      </w:r>
      <w:r>
        <w:t xml:space="preserve">; such as k-means algorithm. </w:t>
      </w:r>
      <w:r>
        <w:rPr>
          <w:rFonts w:hint="eastAsia"/>
        </w:rPr>
        <w:t>T</w:t>
      </w:r>
      <w:r>
        <w:t>h</w:t>
      </w:r>
      <w:r>
        <w:rPr>
          <w:rFonts w:hint="eastAsia"/>
        </w:rPr>
        <w:t>e n</w:t>
      </w:r>
      <w:r>
        <w:t>on-parametric learning method will find the most appropriate number of clusters based on their training data. It’s suitable to model the problem in the reali</w:t>
      </w:r>
      <w:r>
        <w:rPr>
          <w:rFonts w:hint="eastAsia"/>
        </w:rPr>
        <w:t>stic</w:t>
      </w:r>
      <w:r>
        <w:t xml:space="preserve"> world. In our work, we try to monitor elders’ living activities, but it’s hard to ask them </w:t>
      </w:r>
      <w:r>
        <w:rPr>
          <w:rFonts w:hint="eastAsia"/>
        </w:rPr>
        <w:t xml:space="preserve">to </w:t>
      </w:r>
      <w:r>
        <w:t xml:space="preserve">label their activities for every instances in </w:t>
      </w:r>
      <w:r>
        <w:rPr>
          <w:rFonts w:hint="eastAsia"/>
        </w:rPr>
        <w:t xml:space="preserve">the </w:t>
      </w:r>
      <w:r>
        <w:t xml:space="preserve">training </w:t>
      </w:r>
      <w:r>
        <w:rPr>
          <w:rFonts w:hint="eastAsia"/>
        </w:rPr>
        <w:t>course</w:t>
      </w:r>
      <w:r>
        <w:t xml:space="preserve">. </w:t>
      </w:r>
      <w:r>
        <w:rPr>
          <w:rFonts w:hint="eastAsia"/>
        </w:rPr>
        <w:t>Since t</w:t>
      </w:r>
      <w:r>
        <w:t xml:space="preserve">he proposed AR model can find the significant living activity of each cluster, </w:t>
      </w:r>
      <w:r>
        <w:rPr>
          <w:rFonts w:hint="eastAsia"/>
        </w:rPr>
        <w:t xml:space="preserve">a direct advantage is that </w:t>
      </w:r>
      <w:r>
        <w:t xml:space="preserve">elders </w:t>
      </w:r>
      <w:r>
        <w:rPr>
          <w:rFonts w:hint="eastAsia"/>
        </w:rPr>
        <w:t xml:space="preserve">only need to specify </w:t>
      </w:r>
      <w:r>
        <w:t>the result</w:t>
      </w:r>
      <w:r>
        <w:rPr>
          <w:rFonts w:hint="eastAsia"/>
        </w:rPr>
        <w:t>ing</w:t>
      </w:r>
      <w:r>
        <w:t xml:space="preserve"> clusters in </w:t>
      </w:r>
      <w:r>
        <w:rPr>
          <w:rFonts w:hint="eastAsia"/>
        </w:rPr>
        <w:t>a very straightforward manner</w:t>
      </w:r>
      <w:r>
        <w:t>. For a</w:t>
      </w:r>
      <w:r>
        <w:rPr>
          <w:rFonts w:hint="eastAsia"/>
        </w:rPr>
        <w:t>n elder who lives alone</w:t>
      </w:r>
      <w:r w:rsidRPr="00C635F4">
        <w:t xml:space="preserve">, </w:t>
      </w:r>
      <w:r>
        <w:t>deploying</w:t>
      </w:r>
      <w:r w:rsidRPr="00C635F4">
        <w:t xml:space="preserve"> the hierarchical AR model is </w:t>
      </w:r>
      <w:r>
        <w:rPr>
          <w:rFonts w:hint="eastAsia"/>
        </w:rPr>
        <w:t xml:space="preserve">apparently </w:t>
      </w:r>
      <w:r w:rsidRPr="00C635F4">
        <w:t xml:space="preserve">easier than </w:t>
      </w:r>
      <w:r>
        <w:rPr>
          <w:rFonts w:hint="eastAsia"/>
        </w:rPr>
        <w:t xml:space="preserve">the </w:t>
      </w:r>
      <w:r w:rsidRPr="00C635F4">
        <w:t>parametric model.</w:t>
      </w:r>
    </w:p>
    <w:p w14:paraId="1522BDDA" w14:textId="77777777" w:rsidR="007A0DAC" w:rsidRPr="007A0DAC" w:rsidRDefault="007A0DAC" w:rsidP="007A0DAC">
      <w:pPr>
        <w:pStyle w:val="afff5"/>
        <w:rPr>
          <w:rFonts w:hint="eastAsia"/>
        </w:rPr>
      </w:pPr>
    </w:p>
    <w:p w14:paraId="0D95C3BE" w14:textId="77777777" w:rsidR="007604CA" w:rsidRDefault="007604CA" w:rsidP="007604CA">
      <w:pPr>
        <w:pStyle w:val="21"/>
        <w:keepLines/>
        <w:adjustRightInd w:val="0"/>
        <w:spacing w:before="100" w:beforeAutospacing="1" w:after="100" w:afterAutospacing="1"/>
        <w:jc w:val="left"/>
      </w:pPr>
      <w:bookmarkStart w:id="72" w:name="_Toc323632171"/>
      <w:bookmarkStart w:id="73" w:name="_Toc324265322"/>
      <w:bookmarkStart w:id="74" w:name="_Toc324265372"/>
      <w:bookmarkStart w:id="75" w:name="_Toc422180346"/>
      <w:r>
        <w:t>Objective</w:t>
      </w:r>
      <w:bookmarkEnd w:id="72"/>
      <w:bookmarkEnd w:id="73"/>
      <w:bookmarkEnd w:id="74"/>
      <w:bookmarkEnd w:id="75"/>
    </w:p>
    <w:p w14:paraId="33F9DE55" w14:textId="597F22DE" w:rsidR="005B427C" w:rsidRDefault="005B427C" w:rsidP="005B427C">
      <w:pPr>
        <w:pStyle w:val="21"/>
        <w:keepLines/>
        <w:adjustRightInd w:val="0"/>
        <w:spacing w:before="100" w:beforeAutospacing="1" w:after="100" w:afterAutospacing="1"/>
        <w:jc w:val="left"/>
      </w:pPr>
      <w:bookmarkStart w:id="76" w:name="_Toc235582413"/>
      <w:bookmarkStart w:id="77" w:name="_Toc231475007"/>
      <w:bookmarkStart w:id="78" w:name="_Toc323632172"/>
      <w:bookmarkStart w:id="79" w:name="_Toc324265323"/>
      <w:bookmarkStart w:id="80" w:name="_Toc324265373"/>
      <w:bookmarkStart w:id="81" w:name="_Toc422180347"/>
      <w:r>
        <w:rPr>
          <w:rFonts w:hint="eastAsia"/>
        </w:rPr>
        <w:t>System Overview</w:t>
      </w:r>
      <w:bookmarkEnd w:id="81"/>
    </w:p>
    <w:p w14:paraId="3952C144" w14:textId="77777777" w:rsidR="00D0272B" w:rsidRDefault="00906C85" w:rsidP="005E7906">
      <w:pPr>
        <w:pStyle w:val="1"/>
        <w:numPr>
          <w:ilvl w:val="0"/>
          <w:numId w:val="0"/>
        </w:numPr>
        <w:spacing w:before="1920" w:after="720"/>
      </w:pPr>
      <w:bookmarkStart w:id="82" w:name="_Toc206744065"/>
      <w:bookmarkStart w:id="83" w:name="_Toc235582463"/>
      <w:bookmarkStart w:id="84" w:name="_Toc302255603"/>
      <w:bookmarkStart w:id="85" w:name="_Toc422180348"/>
      <w:bookmarkEnd w:id="76"/>
      <w:bookmarkEnd w:id="77"/>
      <w:bookmarkEnd w:id="78"/>
      <w:bookmarkEnd w:id="79"/>
      <w:bookmarkEnd w:id="80"/>
      <w:r>
        <w:rPr>
          <w:rFonts w:hint="eastAsia"/>
        </w:rPr>
        <w:lastRenderedPageBreak/>
        <w:t>REFERENCE</w:t>
      </w:r>
      <w:bookmarkEnd w:id="82"/>
      <w:bookmarkEnd w:id="83"/>
      <w:bookmarkEnd w:id="84"/>
      <w:bookmarkEnd w:id="85"/>
    </w:p>
    <w:p w14:paraId="71D1D746" w14:textId="77777777" w:rsidR="00EB5176" w:rsidRPr="00EB5176" w:rsidRDefault="002C4B44" w:rsidP="00EB5176">
      <w:pPr>
        <w:pStyle w:val="EndNoteBibliography"/>
        <w:ind w:left="560" w:hanging="560"/>
      </w:pPr>
      <w:r>
        <w:fldChar w:fldCharType="begin"/>
      </w:r>
      <w:r>
        <w:instrText xml:space="preserve"> ADDIN EN.REFLIST </w:instrText>
      </w:r>
      <w:r>
        <w:fldChar w:fldCharType="separate"/>
      </w:r>
      <w:bookmarkStart w:id="86" w:name="_ENREF_1"/>
      <w:r w:rsidR="00EB5176" w:rsidRPr="00EB5176">
        <w:t>[1]</w:t>
      </w:r>
      <w:r w:rsidR="00EB5176" w:rsidRPr="00EB5176">
        <w:tab/>
        <w:t xml:space="preserve">H. Banaee, M. U. Ahmed, and A. Loutfi, "Data mining for wearable sensors in health monitoring systems: a review of recent trends and challenges," </w:t>
      </w:r>
      <w:r w:rsidR="00EB5176" w:rsidRPr="00EB5176">
        <w:rPr>
          <w:i/>
        </w:rPr>
        <w:t xml:space="preserve">Sensors, </w:t>
      </w:r>
      <w:r w:rsidR="00EB5176" w:rsidRPr="00EB5176">
        <w:t>vol. 13, pp. 17472-17500, 2013.</w:t>
      </w:r>
      <w:bookmarkEnd w:id="86"/>
    </w:p>
    <w:p w14:paraId="0C285BAF" w14:textId="77777777" w:rsidR="00EB5176" w:rsidRPr="00EB5176" w:rsidRDefault="00EB5176" w:rsidP="00EB5176">
      <w:pPr>
        <w:pStyle w:val="EndNoteBibliography"/>
        <w:ind w:left="560" w:hanging="560"/>
      </w:pPr>
      <w:bookmarkStart w:id="87" w:name="_ENREF_2"/>
      <w:r w:rsidRPr="00EB5176">
        <w:t>[2]</w:t>
      </w:r>
      <w:r w:rsidRPr="00EB5176">
        <w:tab/>
        <w:t xml:space="preserve">A. Pantelopoulos and N. G. Bourbakis, "A survey on wearable sensor-based systems for health monitoring and prognosis," </w:t>
      </w:r>
      <w:r w:rsidRPr="00EB5176">
        <w:rPr>
          <w:i/>
        </w:rPr>
        <w:t xml:space="preserve">Systems, Man, and Cybernetics, Part C: Applications and Reviews, IEEE Transactions on, </w:t>
      </w:r>
      <w:r w:rsidRPr="00EB5176">
        <w:t>vol. 40, pp. 1-12, 2010.</w:t>
      </w:r>
      <w:bookmarkEnd w:id="87"/>
    </w:p>
    <w:p w14:paraId="21A1FBCE" w14:textId="77777777" w:rsidR="00EB5176" w:rsidRPr="00EB5176" w:rsidRDefault="00EB5176" w:rsidP="00EB5176">
      <w:pPr>
        <w:pStyle w:val="EndNoteBibliography"/>
        <w:ind w:left="560" w:hanging="560"/>
      </w:pPr>
      <w:bookmarkStart w:id="88" w:name="_ENREF_3"/>
      <w:r w:rsidRPr="00EB5176">
        <w:t>[3]</w:t>
      </w:r>
      <w:r w:rsidRPr="00EB5176">
        <w:tab/>
        <w:t xml:space="preserve">C. Collin, D. Wade, S. Davies, and V. Horne, "The Barthel ADL Index: a reliability study," </w:t>
      </w:r>
      <w:r w:rsidRPr="00EB5176">
        <w:rPr>
          <w:i/>
        </w:rPr>
        <w:t xml:space="preserve">Disability &amp; Rehabilitation, </w:t>
      </w:r>
      <w:r w:rsidRPr="00EB5176">
        <w:t>vol. 10, pp. 61-63, 1988.</w:t>
      </w:r>
      <w:bookmarkEnd w:id="88"/>
    </w:p>
    <w:p w14:paraId="34E22E10" w14:textId="77777777" w:rsidR="00EB5176" w:rsidRPr="00EB5176" w:rsidRDefault="00EB5176" w:rsidP="00EB5176">
      <w:pPr>
        <w:pStyle w:val="EndNoteBibliography"/>
        <w:ind w:left="560" w:hanging="560"/>
      </w:pPr>
      <w:bookmarkStart w:id="89" w:name="_ENREF_4"/>
      <w:r w:rsidRPr="00EB5176">
        <w:t>[4]</w:t>
      </w:r>
      <w:r w:rsidRPr="00EB5176">
        <w:tab/>
        <w:t xml:space="preserve">G. D. Abowd and E. D. Mynatt, "Charting past, present, and future research in ubiquitous computing," </w:t>
      </w:r>
      <w:r w:rsidRPr="00EB5176">
        <w:rPr>
          <w:i/>
        </w:rPr>
        <w:t xml:space="preserve">ACM Transactions on Computer-Human Interaction (TOCHI), </w:t>
      </w:r>
      <w:r w:rsidRPr="00EB5176">
        <w:t>vol. 7, pp. 29-58, 2000.</w:t>
      </w:r>
      <w:bookmarkEnd w:id="89"/>
    </w:p>
    <w:p w14:paraId="02BF2C5F" w14:textId="77777777" w:rsidR="00EB5176" w:rsidRPr="00EB5176" w:rsidRDefault="00EB5176" w:rsidP="00EB5176">
      <w:pPr>
        <w:pStyle w:val="EndNoteBibliography"/>
        <w:ind w:left="560" w:hanging="560"/>
      </w:pPr>
      <w:bookmarkStart w:id="90" w:name="_ENREF_5"/>
      <w:r w:rsidRPr="00EB5176">
        <w:t>[5]</w:t>
      </w:r>
      <w:r w:rsidRPr="00EB5176">
        <w:tab/>
        <w:t xml:space="preserve">O. D. Lara and M. A. Labrador, "A survey on human activity recognition using wearable sensors," </w:t>
      </w:r>
      <w:r w:rsidRPr="00EB5176">
        <w:rPr>
          <w:i/>
        </w:rPr>
        <w:t xml:space="preserve">Communications Surveys &amp; Tutorials, IEEE, </w:t>
      </w:r>
      <w:r w:rsidRPr="00EB5176">
        <w:t>vol. 15, pp. 1192-1209, 2013.</w:t>
      </w:r>
      <w:bookmarkEnd w:id="90"/>
    </w:p>
    <w:p w14:paraId="4D36A75B" w14:textId="77777777" w:rsidR="00EB5176" w:rsidRPr="00EB5176" w:rsidRDefault="00EB5176" w:rsidP="00EB5176">
      <w:pPr>
        <w:pStyle w:val="EndNoteBibliography"/>
        <w:ind w:left="560" w:hanging="560"/>
      </w:pPr>
      <w:bookmarkStart w:id="91" w:name="_ENREF_6"/>
      <w:r w:rsidRPr="00EB5176">
        <w:t>[6]</w:t>
      </w:r>
      <w:r w:rsidRPr="00EB5176">
        <w:tab/>
        <w:t xml:space="preserve">J. D. McAuliffe, D. M. Blei, and M. I. Jordan, "Nonparametric empirical Bayes for the Dirichlet process mixture model," </w:t>
      </w:r>
      <w:r w:rsidRPr="00EB5176">
        <w:rPr>
          <w:i/>
        </w:rPr>
        <w:t xml:space="preserve">Statistics and Computing, </w:t>
      </w:r>
      <w:r w:rsidRPr="00EB5176">
        <w:t>vol. 16, pp. 5-14, 2006.</w:t>
      </w:r>
      <w:bookmarkEnd w:id="91"/>
    </w:p>
    <w:p w14:paraId="7461D49D" w14:textId="77777777" w:rsidR="00EB5176" w:rsidRPr="00EB5176" w:rsidRDefault="00EB5176" w:rsidP="00EB5176">
      <w:pPr>
        <w:pStyle w:val="EndNoteBibliography"/>
        <w:ind w:left="560" w:hanging="560"/>
      </w:pPr>
      <w:bookmarkStart w:id="92" w:name="_ENREF_7"/>
      <w:r w:rsidRPr="00EB5176">
        <w:t>[7]</w:t>
      </w:r>
      <w:r w:rsidRPr="00EB5176">
        <w:tab/>
        <w:t xml:space="preserve">D. Pelleg and A. W. Moore, "X-means: Extending K-means with Efficient Estimation of the Number of Clusters," in </w:t>
      </w:r>
      <w:r w:rsidRPr="00EB5176">
        <w:rPr>
          <w:i/>
        </w:rPr>
        <w:t>ICML</w:t>
      </w:r>
      <w:r w:rsidRPr="00EB5176">
        <w:t>, 2000, pp. 727-734.</w:t>
      </w:r>
      <w:bookmarkEnd w:id="92"/>
    </w:p>
    <w:p w14:paraId="1C746C48" w14:textId="44BF27AC" w:rsidR="00D0272B" w:rsidRPr="00D0272B" w:rsidRDefault="002C4B44" w:rsidP="00D0272B">
      <w:r>
        <w:lastRenderedPageBreak/>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576E9" w14:textId="77777777" w:rsidR="00F72C99" w:rsidRDefault="00F72C99">
      <w:r>
        <w:separator/>
      </w:r>
    </w:p>
  </w:endnote>
  <w:endnote w:type="continuationSeparator" w:id="0">
    <w:p w14:paraId="30DD5129" w14:textId="77777777" w:rsidR="00F72C99" w:rsidRDefault="00F72C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1E1243" w:rsidRDefault="001E124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3E6288">
      <w:rPr>
        <w:rStyle w:val="aa"/>
        <w:noProof/>
      </w:rPr>
      <w:t>8</w:t>
    </w:r>
    <w:r>
      <w:rPr>
        <w:rStyle w:val="aa"/>
      </w:rPr>
      <w:fldChar w:fldCharType="end"/>
    </w:r>
  </w:p>
  <w:p w14:paraId="5084EFD6" w14:textId="77777777" w:rsidR="001E1243" w:rsidRDefault="001E124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C6738A" w14:textId="77777777" w:rsidR="00F72C99" w:rsidRDefault="00F72C99">
      <w:r>
        <w:separator/>
      </w:r>
    </w:p>
  </w:footnote>
  <w:footnote w:type="continuationSeparator" w:id="0">
    <w:p w14:paraId="080DDB91" w14:textId="77777777" w:rsidR="00F72C99" w:rsidRDefault="00F72C9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1E1243" w:rsidRDefault="00F72C99">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4"/>
  </w:num>
  <w:num w:numId="16">
    <w:abstractNumId w:val="11"/>
  </w:num>
  <w:num w:numId="17">
    <w:abstractNumId w:val="11"/>
  </w:num>
  <w:num w:numId="18">
    <w:abstractNumId w:val="13"/>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fz0z59prhvsxzze00pu5z0dsetdx9wf2p9r0&quot;&gt;資策會citation&lt;record-ids&gt;&lt;item&gt;7&lt;/item&gt;&lt;item&gt;8&lt;/item&gt;&lt;item&gt;12&lt;/item&gt;&lt;item&gt;13&lt;/item&gt;&lt;item&gt;14&lt;/item&gt;&lt;item&gt;17&lt;/item&gt;&lt;item&gt;18&lt;/item&gt;&lt;/record-ids&gt;&lt;/item&gt;&lt;/Libraries&gt;"/>
  </w:docVars>
  <w:rsids>
    <w:rsidRoot w:val="0080058D"/>
    <w:rsid w:val="00000038"/>
    <w:rsid w:val="00002BF5"/>
    <w:rsid w:val="000038B4"/>
    <w:rsid w:val="00004012"/>
    <w:rsid w:val="0000420B"/>
    <w:rsid w:val="0000436F"/>
    <w:rsid w:val="0000469D"/>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6BB"/>
    <w:rsid w:val="00053F05"/>
    <w:rsid w:val="00054292"/>
    <w:rsid w:val="00055191"/>
    <w:rsid w:val="00055255"/>
    <w:rsid w:val="000560C4"/>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7C6F"/>
    <w:rsid w:val="000714A6"/>
    <w:rsid w:val="00072002"/>
    <w:rsid w:val="0007221E"/>
    <w:rsid w:val="00073395"/>
    <w:rsid w:val="00073B57"/>
    <w:rsid w:val="000753C1"/>
    <w:rsid w:val="000755BD"/>
    <w:rsid w:val="00075EAB"/>
    <w:rsid w:val="000760EB"/>
    <w:rsid w:val="000767C2"/>
    <w:rsid w:val="0007703C"/>
    <w:rsid w:val="00080BE2"/>
    <w:rsid w:val="00080DF8"/>
    <w:rsid w:val="00081607"/>
    <w:rsid w:val="00081C51"/>
    <w:rsid w:val="00083737"/>
    <w:rsid w:val="000845BF"/>
    <w:rsid w:val="00084CDC"/>
    <w:rsid w:val="000850D1"/>
    <w:rsid w:val="00085F67"/>
    <w:rsid w:val="00086673"/>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5D2"/>
    <w:rsid w:val="000B0947"/>
    <w:rsid w:val="000B149F"/>
    <w:rsid w:val="000B15CC"/>
    <w:rsid w:val="000B21C8"/>
    <w:rsid w:val="000B293E"/>
    <w:rsid w:val="000B2DEB"/>
    <w:rsid w:val="000B353A"/>
    <w:rsid w:val="000B401E"/>
    <w:rsid w:val="000B409D"/>
    <w:rsid w:val="000B487B"/>
    <w:rsid w:val="000B4CB5"/>
    <w:rsid w:val="000B5A51"/>
    <w:rsid w:val="000B61B7"/>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AFC"/>
    <w:rsid w:val="000C7BD1"/>
    <w:rsid w:val="000C7CC8"/>
    <w:rsid w:val="000D0850"/>
    <w:rsid w:val="000D0B4B"/>
    <w:rsid w:val="000D1A8A"/>
    <w:rsid w:val="000D1CE8"/>
    <w:rsid w:val="000D2840"/>
    <w:rsid w:val="000D2904"/>
    <w:rsid w:val="000D3022"/>
    <w:rsid w:val="000D32B2"/>
    <w:rsid w:val="000D3FA3"/>
    <w:rsid w:val="000D48A1"/>
    <w:rsid w:val="000D48E8"/>
    <w:rsid w:val="000D4E00"/>
    <w:rsid w:val="000D6034"/>
    <w:rsid w:val="000D6399"/>
    <w:rsid w:val="000D7D77"/>
    <w:rsid w:val="000E0C63"/>
    <w:rsid w:val="000E1A1A"/>
    <w:rsid w:val="000E3E4E"/>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1015A0"/>
    <w:rsid w:val="00101665"/>
    <w:rsid w:val="00101A74"/>
    <w:rsid w:val="00103247"/>
    <w:rsid w:val="00103562"/>
    <w:rsid w:val="00103960"/>
    <w:rsid w:val="00105668"/>
    <w:rsid w:val="00105D0B"/>
    <w:rsid w:val="00106D59"/>
    <w:rsid w:val="00107090"/>
    <w:rsid w:val="00107C00"/>
    <w:rsid w:val="0011051B"/>
    <w:rsid w:val="00110FC9"/>
    <w:rsid w:val="001115A3"/>
    <w:rsid w:val="00111828"/>
    <w:rsid w:val="0011227C"/>
    <w:rsid w:val="00112947"/>
    <w:rsid w:val="00112DEC"/>
    <w:rsid w:val="001131E5"/>
    <w:rsid w:val="001136BE"/>
    <w:rsid w:val="00113F7B"/>
    <w:rsid w:val="001143BD"/>
    <w:rsid w:val="001145E9"/>
    <w:rsid w:val="00114CD1"/>
    <w:rsid w:val="00117B25"/>
    <w:rsid w:val="0012078A"/>
    <w:rsid w:val="00120D65"/>
    <w:rsid w:val="00120E70"/>
    <w:rsid w:val="00122A74"/>
    <w:rsid w:val="00123289"/>
    <w:rsid w:val="001232E7"/>
    <w:rsid w:val="001251C8"/>
    <w:rsid w:val="00125BB0"/>
    <w:rsid w:val="00126157"/>
    <w:rsid w:val="0012687B"/>
    <w:rsid w:val="001271C5"/>
    <w:rsid w:val="001276B3"/>
    <w:rsid w:val="001306F1"/>
    <w:rsid w:val="001313C3"/>
    <w:rsid w:val="00131518"/>
    <w:rsid w:val="001317CF"/>
    <w:rsid w:val="00131BF8"/>
    <w:rsid w:val="0013282D"/>
    <w:rsid w:val="001329DC"/>
    <w:rsid w:val="00132C02"/>
    <w:rsid w:val="00134FDD"/>
    <w:rsid w:val="001350D9"/>
    <w:rsid w:val="00135595"/>
    <w:rsid w:val="00135597"/>
    <w:rsid w:val="001400AA"/>
    <w:rsid w:val="00141122"/>
    <w:rsid w:val="00141E7D"/>
    <w:rsid w:val="0014235E"/>
    <w:rsid w:val="001440CC"/>
    <w:rsid w:val="00144279"/>
    <w:rsid w:val="00145461"/>
    <w:rsid w:val="001454F1"/>
    <w:rsid w:val="00150D5F"/>
    <w:rsid w:val="00151148"/>
    <w:rsid w:val="00151511"/>
    <w:rsid w:val="00152601"/>
    <w:rsid w:val="0015267A"/>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4211"/>
    <w:rsid w:val="00164C77"/>
    <w:rsid w:val="001650C6"/>
    <w:rsid w:val="001651BB"/>
    <w:rsid w:val="00165A66"/>
    <w:rsid w:val="00165BBF"/>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1147"/>
    <w:rsid w:val="0018225A"/>
    <w:rsid w:val="00182760"/>
    <w:rsid w:val="001828BC"/>
    <w:rsid w:val="001829E1"/>
    <w:rsid w:val="00182B52"/>
    <w:rsid w:val="00183820"/>
    <w:rsid w:val="00183BB5"/>
    <w:rsid w:val="00183F86"/>
    <w:rsid w:val="0018413A"/>
    <w:rsid w:val="0018492F"/>
    <w:rsid w:val="00185663"/>
    <w:rsid w:val="00186106"/>
    <w:rsid w:val="00186DFE"/>
    <w:rsid w:val="0018747C"/>
    <w:rsid w:val="001879F6"/>
    <w:rsid w:val="0019031F"/>
    <w:rsid w:val="00191126"/>
    <w:rsid w:val="00191C29"/>
    <w:rsid w:val="00191D70"/>
    <w:rsid w:val="00193B36"/>
    <w:rsid w:val="00194924"/>
    <w:rsid w:val="00195729"/>
    <w:rsid w:val="00195DB0"/>
    <w:rsid w:val="00196AB9"/>
    <w:rsid w:val="00196E3E"/>
    <w:rsid w:val="00197494"/>
    <w:rsid w:val="001975B5"/>
    <w:rsid w:val="001978C2"/>
    <w:rsid w:val="00197D92"/>
    <w:rsid w:val="001A0352"/>
    <w:rsid w:val="001A064C"/>
    <w:rsid w:val="001A0656"/>
    <w:rsid w:val="001A0858"/>
    <w:rsid w:val="001A08C6"/>
    <w:rsid w:val="001A27D3"/>
    <w:rsid w:val="001A3885"/>
    <w:rsid w:val="001A3D3B"/>
    <w:rsid w:val="001A43D9"/>
    <w:rsid w:val="001A4E4B"/>
    <w:rsid w:val="001A6214"/>
    <w:rsid w:val="001A7CD1"/>
    <w:rsid w:val="001B02FF"/>
    <w:rsid w:val="001B19C5"/>
    <w:rsid w:val="001B24CB"/>
    <w:rsid w:val="001B2985"/>
    <w:rsid w:val="001B4455"/>
    <w:rsid w:val="001B5C31"/>
    <w:rsid w:val="001C149B"/>
    <w:rsid w:val="001C1FEA"/>
    <w:rsid w:val="001C21B8"/>
    <w:rsid w:val="001C242B"/>
    <w:rsid w:val="001C400E"/>
    <w:rsid w:val="001C4346"/>
    <w:rsid w:val="001C4788"/>
    <w:rsid w:val="001C48CC"/>
    <w:rsid w:val="001C4B79"/>
    <w:rsid w:val="001C4E6B"/>
    <w:rsid w:val="001C57D2"/>
    <w:rsid w:val="001C5AEB"/>
    <w:rsid w:val="001C6144"/>
    <w:rsid w:val="001C6D86"/>
    <w:rsid w:val="001C6FF7"/>
    <w:rsid w:val="001C79A9"/>
    <w:rsid w:val="001D083B"/>
    <w:rsid w:val="001D0FFF"/>
    <w:rsid w:val="001D11CB"/>
    <w:rsid w:val="001D1DAF"/>
    <w:rsid w:val="001D211E"/>
    <w:rsid w:val="001D3847"/>
    <w:rsid w:val="001D41C3"/>
    <w:rsid w:val="001D5A7E"/>
    <w:rsid w:val="001D5DFA"/>
    <w:rsid w:val="001D6D3D"/>
    <w:rsid w:val="001D74CD"/>
    <w:rsid w:val="001D7BB6"/>
    <w:rsid w:val="001E0D6A"/>
    <w:rsid w:val="001E1243"/>
    <w:rsid w:val="001E1821"/>
    <w:rsid w:val="001E2447"/>
    <w:rsid w:val="001E2775"/>
    <w:rsid w:val="001E27F5"/>
    <w:rsid w:val="001E2BE0"/>
    <w:rsid w:val="001E365C"/>
    <w:rsid w:val="001E4DC3"/>
    <w:rsid w:val="001E4E62"/>
    <w:rsid w:val="001E5FA7"/>
    <w:rsid w:val="001E5FBB"/>
    <w:rsid w:val="001E6588"/>
    <w:rsid w:val="001E663A"/>
    <w:rsid w:val="001E68AE"/>
    <w:rsid w:val="001E68F5"/>
    <w:rsid w:val="001E6978"/>
    <w:rsid w:val="001E6E27"/>
    <w:rsid w:val="001E72FB"/>
    <w:rsid w:val="001E739A"/>
    <w:rsid w:val="001F073A"/>
    <w:rsid w:val="001F14EE"/>
    <w:rsid w:val="001F1677"/>
    <w:rsid w:val="001F1B67"/>
    <w:rsid w:val="001F3EB0"/>
    <w:rsid w:val="001F6CBE"/>
    <w:rsid w:val="001F6D84"/>
    <w:rsid w:val="001F71BD"/>
    <w:rsid w:val="00200406"/>
    <w:rsid w:val="00202306"/>
    <w:rsid w:val="002025AD"/>
    <w:rsid w:val="00202ABA"/>
    <w:rsid w:val="00202AF7"/>
    <w:rsid w:val="00203894"/>
    <w:rsid w:val="0020506B"/>
    <w:rsid w:val="0020507E"/>
    <w:rsid w:val="0020529A"/>
    <w:rsid w:val="00205C46"/>
    <w:rsid w:val="0020778F"/>
    <w:rsid w:val="00207AB4"/>
    <w:rsid w:val="00207C7C"/>
    <w:rsid w:val="00207E5A"/>
    <w:rsid w:val="002115B9"/>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8D3"/>
    <w:rsid w:val="002300E7"/>
    <w:rsid w:val="00230438"/>
    <w:rsid w:val="00230CD7"/>
    <w:rsid w:val="00230D8F"/>
    <w:rsid w:val="002310B3"/>
    <w:rsid w:val="00231CA6"/>
    <w:rsid w:val="00232069"/>
    <w:rsid w:val="002328EA"/>
    <w:rsid w:val="00233866"/>
    <w:rsid w:val="00233E9A"/>
    <w:rsid w:val="00233EDD"/>
    <w:rsid w:val="002348CB"/>
    <w:rsid w:val="00234A44"/>
    <w:rsid w:val="0023528F"/>
    <w:rsid w:val="00235360"/>
    <w:rsid w:val="00235799"/>
    <w:rsid w:val="0023597C"/>
    <w:rsid w:val="00236050"/>
    <w:rsid w:val="00236BA9"/>
    <w:rsid w:val="00237C5F"/>
    <w:rsid w:val="00237CF0"/>
    <w:rsid w:val="00243551"/>
    <w:rsid w:val="00243CCA"/>
    <w:rsid w:val="00243CE1"/>
    <w:rsid w:val="002443D1"/>
    <w:rsid w:val="00244571"/>
    <w:rsid w:val="00244C01"/>
    <w:rsid w:val="0024676B"/>
    <w:rsid w:val="00247125"/>
    <w:rsid w:val="00247734"/>
    <w:rsid w:val="0024795C"/>
    <w:rsid w:val="00252512"/>
    <w:rsid w:val="002534C7"/>
    <w:rsid w:val="00253F13"/>
    <w:rsid w:val="002563BE"/>
    <w:rsid w:val="00256CCC"/>
    <w:rsid w:val="0025701B"/>
    <w:rsid w:val="0026035B"/>
    <w:rsid w:val="0026068C"/>
    <w:rsid w:val="002608CD"/>
    <w:rsid w:val="00260E12"/>
    <w:rsid w:val="002615F0"/>
    <w:rsid w:val="002617D4"/>
    <w:rsid w:val="00263222"/>
    <w:rsid w:val="00264008"/>
    <w:rsid w:val="0026415C"/>
    <w:rsid w:val="002650D3"/>
    <w:rsid w:val="00265BDB"/>
    <w:rsid w:val="00266287"/>
    <w:rsid w:val="0026631D"/>
    <w:rsid w:val="00266CF9"/>
    <w:rsid w:val="00267700"/>
    <w:rsid w:val="002702D7"/>
    <w:rsid w:val="00271D50"/>
    <w:rsid w:val="00271E6C"/>
    <w:rsid w:val="00272854"/>
    <w:rsid w:val="0027335A"/>
    <w:rsid w:val="00273F94"/>
    <w:rsid w:val="00274595"/>
    <w:rsid w:val="002745DE"/>
    <w:rsid w:val="00274758"/>
    <w:rsid w:val="0027549F"/>
    <w:rsid w:val="002754B4"/>
    <w:rsid w:val="00275A1D"/>
    <w:rsid w:val="00275AE1"/>
    <w:rsid w:val="00276F85"/>
    <w:rsid w:val="00276FE3"/>
    <w:rsid w:val="00277507"/>
    <w:rsid w:val="00280668"/>
    <w:rsid w:val="00281460"/>
    <w:rsid w:val="002814F0"/>
    <w:rsid w:val="00281711"/>
    <w:rsid w:val="00281930"/>
    <w:rsid w:val="00282612"/>
    <w:rsid w:val="0028325C"/>
    <w:rsid w:val="00283282"/>
    <w:rsid w:val="00283482"/>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A2C"/>
    <w:rsid w:val="00295FBD"/>
    <w:rsid w:val="00297747"/>
    <w:rsid w:val="002A00FE"/>
    <w:rsid w:val="002A033E"/>
    <w:rsid w:val="002A2294"/>
    <w:rsid w:val="002A31FA"/>
    <w:rsid w:val="002A396C"/>
    <w:rsid w:val="002A4694"/>
    <w:rsid w:val="002A4E6E"/>
    <w:rsid w:val="002A5558"/>
    <w:rsid w:val="002A604D"/>
    <w:rsid w:val="002A7756"/>
    <w:rsid w:val="002A7EC4"/>
    <w:rsid w:val="002B0D22"/>
    <w:rsid w:val="002B0E98"/>
    <w:rsid w:val="002B19FE"/>
    <w:rsid w:val="002B234D"/>
    <w:rsid w:val="002B32D7"/>
    <w:rsid w:val="002B38EA"/>
    <w:rsid w:val="002B4470"/>
    <w:rsid w:val="002B6F42"/>
    <w:rsid w:val="002C0028"/>
    <w:rsid w:val="002C0094"/>
    <w:rsid w:val="002C1D9B"/>
    <w:rsid w:val="002C20BA"/>
    <w:rsid w:val="002C3588"/>
    <w:rsid w:val="002C41D1"/>
    <w:rsid w:val="002C4B44"/>
    <w:rsid w:val="002C6018"/>
    <w:rsid w:val="002C65D5"/>
    <w:rsid w:val="002C749E"/>
    <w:rsid w:val="002C7579"/>
    <w:rsid w:val="002D0EF0"/>
    <w:rsid w:val="002D2248"/>
    <w:rsid w:val="002D59F6"/>
    <w:rsid w:val="002D5FF2"/>
    <w:rsid w:val="002E024F"/>
    <w:rsid w:val="002E03BB"/>
    <w:rsid w:val="002E339F"/>
    <w:rsid w:val="002E3401"/>
    <w:rsid w:val="002E35F8"/>
    <w:rsid w:val="002E383C"/>
    <w:rsid w:val="002E3A18"/>
    <w:rsid w:val="002E3B9D"/>
    <w:rsid w:val="002E4C82"/>
    <w:rsid w:val="002E4CC8"/>
    <w:rsid w:val="002E4E09"/>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7F"/>
    <w:rsid w:val="00327ED3"/>
    <w:rsid w:val="00331B94"/>
    <w:rsid w:val="003330A4"/>
    <w:rsid w:val="00333C46"/>
    <w:rsid w:val="00334102"/>
    <w:rsid w:val="003358A1"/>
    <w:rsid w:val="00335B70"/>
    <w:rsid w:val="00335DC2"/>
    <w:rsid w:val="00336C4C"/>
    <w:rsid w:val="00340FD4"/>
    <w:rsid w:val="003412E4"/>
    <w:rsid w:val="003439AA"/>
    <w:rsid w:val="003442BF"/>
    <w:rsid w:val="00346430"/>
    <w:rsid w:val="00346501"/>
    <w:rsid w:val="003467B5"/>
    <w:rsid w:val="00346BA7"/>
    <w:rsid w:val="00346E91"/>
    <w:rsid w:val="00347539"/>
    <w:rsid w:val="0034758B"/>
    <w:rsid w:val="0035087B"/>
    <w:rsid w:val="00352B3E"/>
    <w:rsid w:val="00352B8C"/>
    <w:rsid w:val="0035384F"/>
    <w:rsid w:val="003542E9"/>
    <w:rsid w:val="0035475F"/>
    <w:rsid w:val="00354F2C"/>
    <w:rsid w:val="00354F3A"/>
    <w:rsid w:val="00355705"/>
    <w:rsid w:val="00355B11"/>
    <w:rsid w:val="0036049C"/>
    <w:rsid w:val="00360672"/>
    <w:rsid w:val="00360BBC"/>
    <w:rsid w:val="00361471"/>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6A9"/>
    <w:rsid w:val="00376B40"/>
    <w:rsid w:val="00381145"/>
    <w:rsid w:val="003815F5"/>
    <w:rsid w:val="00382AAB"/>
    <w:rsid w:val="00382D81"/>
    <w:rsid w:val="00383775"/>
    <w:rsid w:val="003842EC"/>
    <w:rsid w:val="003845C3"/>
    <w:rsid w:val="00384E38"/>
    <w:rsid w:val="003856C9"/>
    <w:rsid w:val="0038570D"/>
    <w:rsid w:val="00385916"/>
    <w:rsid w:val="003867F0"/>
    <w:rsid w:val="003869A1"/>
    <w:rsid w:val="00386F9C"/>
    <w:rsid w:val="003871A8"/>
    <w:rsid w:val="00387D78"/>
    <w:rsid w:val="00387DD2"/>
    <w:rsid w:val="0039123B"/>
    <w:rsid w:val="00391F34"/>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21AE"/>
    <w:rsid w:val="003A34A9"/>
    <w:rsid w:val="003A3FCC"/>
    <w:rsid w:val="003A4502"/>
    <w:rsid w:val="003A494C"/>
    <w:rsid w:val="003A5396"/>
    <w:rsid w:val="003A5E14"/>
    <w:rsid w:val="003A6CED"/>
    <w:rsid w:val="003A7180"/>
    <w:rsid w:val="003A730C"/>
    <w:rsid w:val="003A77CA"/>
    <w:rsid w:val="003B0CFD"/>
    <w:rsid w:val="003B1D2F"/>
    <w:rsid w:val="003B414C"/>
    <w:rsid w:val="003B4350"/>
    <w:rsid w:val="003B48E1"/>
    <w:rsid w:val="003B4CA3"/>
    <w:rsid w:val="003B5245"/>
    <w:rsid w:val="003B624C"/>
    <w:rsid w:val="003B67BE"/>
    <w:rsid w:val="003B742C"/>
    <w:rsid w:val="003C000A"/>
    <w:rsid w:val="003C17FE"/>
    <w:rsid w:val="003C1B5E"/>
    <w:rsid w:val="003C2AB0"/>
    <w:rsid w:val="003C3C8A"/>
    <w:rsid w:val="003C6039"/>
    <w:rsid w:val="003C67A2"/>
    <w:rsid w:val="003D1354"/>
    <w:rsid w:val="003D1959"/>
    <w:rsid w:val="003D2070"/>
    <w:rsid w:val="003D212D"/>
    <w:rsid w:val="003D3397"/>
    <w:rsid w:val="003D46C3"/>
    <w:rsid w:val="003D4B8F"/>
    <w:rsid w:val="003D7072"/>
    <w:rsid w:val="003E0842"/>
    <w:rsid w:val="003E12B8"/>
    <w:rsid w:val="003E20A8"/>
    <w:rsid w:val="003E2A03"/>
    <w:rsid w:val="003E40D1"/>
    <w:rsid w:val="003E4377"/>
    <w:rsid w:val="003E6288"/>
    <w:rsid w:val="003E6493"/>
    <w:rsid w:val="003E69C4"/>
    <w:rsid w:val="003E6A55"/>
    <w:rsid w:val="003E6C4F"/>
    <w:rsid w:val="003E721E"/>
    <w:rsid w:val="003F033D"/>
    <w:rsid w:val="003F0A94"/>
    <w:rsid w:val="003F2071"/>
    <w:rsid w:val="003F2D70"/>
    <w:rsid w:val="003F362E"/>
    <w:rsid w:val="003F4049"/>
    <w:rsid w:val="003F520D"/>
    <w:rsid w:val="003F5DA0"/>
    <w:rsid w:val="003F5F2F"/>
    <w:rsid w:val="003F7928"/>
    <w:rsid w:val="003F7D90"/>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E86"/>
    <w:rsid w:val="004136B5"/>
    <w:rsid w:val="00414212"/>
    <w:rsid w:val="00415E0A"/>
    <w:rsid w:val="00416D25"/>
    <w:rsid w:val="00416EFA"/>
    <w:rsid w:val="00417387"/>
    <w:rsid w:val="0042004F"/>
    <w:rsid w:val="00421729"/>
    <w:rsid w:val="0042291B"/>
    <w:rsid w:val="00423A2B"/>
    <w:rsid w:val="0042432A"/>
    <w:rsid w:val="0042574C"/>
    <w:rsid w:val="00425826"/>
    <w:rsid w:val="00426A78"/>
    <w:rsid w:val="00426E14"/>
    <w:rsid w:val="0042757C"/>
    <w:rsid w:val="00427C81"/>
    <w:rsid w:val="004316D5"/>
    <w:rsid w:val="004320AE"/>
    <w:rsid w:val="00432451"/>
    <w:rsid w:val="0043372B"/>
    <w:rsid w:val="00434FDE"/>
    <w:rsid w:val="004353BC"/>
    <w:rsid w:val="00440385"/>
    <w:rsid w:val="0044084D"/>
    <w:rsid w:val="00440CDD"/>
    <w:rsid w:val="00441007"/>
    <w:rsid w:val="00441470"/>
    <w:rsid w:val="00441D2E"/>
    <w:rsid w:val="004427E2"/>
    <w:rsid w:val="00442CCE"/>
    <w:rsid w:val="00442EBD"/>
    <w:rsid w:val="00443186"/>
    <w:rsid w:val="00443E4B"/>
    <w:rsid w:val="004451CD"/>
    <w:rsid w:val="00446FD9"/>
    <w:rsid w:val="0045005B"/>
    <w:rsid w:val="00450072"/>
    <w:rsid w:val="00451C96"/>
    <w:rsid w:val="0045311B"/>
    <w:rsid w:val="00453E7D"/>
    <w:rsid w:val="004545FB"/>
    <w:rsid w:val="00454C2C"/>
    <w:rsid w:val="004565E0"/>
    <w:rsid w:val="00456D33"/>
    <w:rsid w:val="00460326"/>
    <w:rsid w:val="00461527"/>
    <w:rsid w:val="00461902"/>
    <w:rsid w:val="00461E53"/>
    <w:rsid w:val="004622B4"/>
    <w:rsid w:val="004626DA"/>
    <w:rsid w:val="00462D70"/>
    <w:rsid w:val="00463461"/>
    <w:rsid w:val="00463C4D"/>
    <w:rsid w:val="00463F9B"/>
    <w:rsid w:val="00464CA6"/>
    <w:rsid w:val="00465F11"/>
    <w:rsid w:val="00470578"/>
    <w:rsid w:val="004724F5"/>
    <w:rsid w:val="00472CC0"/>
    <w:rsid w:val="00472D2D"/>
    <w:rsid w:val="00472FA4"/>
    <w:rsid w:val="00473E1B"/>
    <w:rsid w:val="00474023"/>
    <w:rsid w:val="004744D1"/>
    <w:rsid w:val="00474B8B"/>
    <w:rsid w:val="00475D17"/>
    <w:rsid w:val="00480997"/>
    <w:rsid w:val="0048119E"/>
    <w:rsid w:val="004815F4"/>
    <w:rsid w:val="00481695"/>
    <w:rsid w:val="00481995"/>
    <w:rsid w:val="00481B30"/>
    <w:rsid w:val="00482E40"/>
    <w:rsid w:val="00483987"/>
    <w:rsid w:val="00483B91"/>
    <w:rsid w:val="00483DE5"/>
    <w:rsid w:val="00484703"/>
    <w:rsid w:val="0048501F"/>
    <w:rsid w:val="004859A3"/>
    <w:rsid w:val="00487672"/>
    <w:rsid w:val="0048772A"/>
    <w:rsid w:val="00487F43"/>
    <w:rsid w:val="00490CD6"/>
    <w:rsid w:val="00491015"/>
    <w:rsid w:val="004912F7"/>
    <w:rsid w:val="00491D34"/>
    <w:rsid w:val="00492616"/>
    <w:rsid w:val="004927E6"/>
    <w:rsid w:val="00492968"/>
    <w:rsid w:val="004929A0"/>
    <w:rsid w:val="00492A11"/>
    <w:rsid w:val="00492B60"/>
    <w:rsid w:val="0049330A"/>
    <w:rsid w:val="00494076"/>
    <w:rsid w:val="0049548D"/>
    <w:rsid w:val="00495796"/>
    <w:rsid w:val="00496837"/>
    <w:rsid w:val="004969F5"/>
    <w:rsid w:val="00496B8D"/>
    <w:rsid w:val="00497309"/>
    <w:rsid w:val="00497968"/>
    <w:rsid w:val="00497DF5"/>
    <w:rsid w:val="004A031A"/>
    <w:rsid w:val="004A0411"/>
    <w:rsid w:val="004A05AE"/>
    <w:rsid w:val="004A0D9E"/>
    <w:rsid w:val="004A18AB"/>
    <w:rsid w:val="004A1E91"/>
    <w:rsid w:val="004A2ADA"/>
    <w:rsid w:val="004A3EC8"/>
    <w:rsid w:val="004A48A0"/>
    <w:rsid w:val="004A55AE"/>
    <w:rsid w:val="004A60A5"/>
    <w:rsid w:val="004A63BB"/>
    <w:rsid w:val="004A663B"/>
    <w:rsid w:val="004A6D55"/>
    <w:rsid w:val="004A7486"/>
    <w:rsid w:val="004B235D"/>
    <w:rsid w:val="004B42E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5F2"/>
    <w:rsid w:val="004C372F"/>
    <w:rsid w:val="004C3E9B"/>
    <w:rsid w:val="004C40A5"/>
    <w:rsid w:val="004C469D"/>
    <w:rsid w:val="004C640C"/>
    <w:rsid w:val="004C6888"/>
    <w:rsid w:val="004C7BF4"/>
    <w:rsid w:val="004D0523"/>
    <w:rsid w:val="004D0C01"/>
    <w:rsid w:val="004D1E22"/>
    <w:rsid w:val="004D22B1"/>
    <w:rsid w:val="004D2E39"/>
    <w:rsid w:val="004D31ED"/>
    <w:rsid w:val="004D376A"/>
    <w:rsid w:val="004D3BFF"/>
    <w:rsid w:val="004D3CD3"/>
    <w:rsid w:val="004D45F3"/>
    <w:rsid w:val="004D464D"/>
    <w:rsid w:val="004D543A"/>
    <w:rsid w:val="004D55C4"/>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E24"/>
    <w:rsid w:val="004F3E92"/>
    <w:rsid w:val="004F5B3B"/>
    <w:rsid w:val="004F6A46"/>
    <w:rsid w:val="00501518"/>
    <w:rsid w:val="005034E8"/>
    <w:rsid w:val="0050425B"/>
    <w:rsid w:val="00504799"/>
    <w:rsid w:val="00504D7D"/>
    <w:rsid w:val="00504FDE"/>
    <w:rsid w:val="00505690"/>
    <w:rsid w:val="00505D10"/>
    <w:rsid w:val="005062BD"/>
    <w:rsid w:val="005063BF"/>
    <w:rsid w:val="00506787"/>
    <w:rsid w:val="00507087"/>
    <w:rsid w:val="00507D8B"/>
    <w:rsid w:val="00511171"/>
    <w:rsid w:val="00511698"/>
    <w:rsid w:val="005119DC"/>
    <w:rsid w:val="00513CCC"/>
    <w:rsid w:val="005144CA"/>
    <w:rsid w:val="00515B6A"/>
    <w:rsid w:val="00517000"/>
    <w:rsid w:val="0051713D"/>
    <w:rsid w:val="00517709"/>
    <w:rsid w:val="00517C03"/>
    <w:rsid w:val="005216E3"/>
    <w:rsid w:val="005217C4"/>
    <w:rsid w:val="00522377"/>
    <w:rsid w:val="00522786"/>
    <w:rsid w:val="00524CDA"/>
    <w:rsid w:val="00525571"/>
    <w:rsid w:val="00525EF2"/>
    <w:rsid w:val="00527C19"/>
    <w:rsid w:val="00530E67"/>
    <w:rsid w:val="005314C4"/>
    <w:rsid w:val="00532965"/>
    <w:rsid w:val="00533266"/>
    <w:rsid w:val="0053461C"/>
    <w:rsid w:val="00534680"/>
    <w:rsid w:val="005346F6"/>
    <w:rsid w:val="00534CBA"/>
    <w:rsid w:val="005367CC"/>
    <w:rsid w:val="0053684E"/>
    <w:rsid w:val="00537570"/>
    <w:rsid w:val="00540EFE"/>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89F"/>
    <w:rsid w:val="005571E6"/>
    <w:rsid w:val="00562144"/>
    <w:rsid w:val="005639EF"/>
    <w:rsid w:val="00563B94"/>
    <w:rsid w:val="00563CBC"/>
    <w:rsid w:val="005642C5"/>
    <w:rsid w:val="00564612"/>
    <w:rsid w:val="00565B84"/>
    <w:rsid w:val="005661D0"/>
    <w:rsid w:val="005673C3"/>
    <w:rsid w:val="005702FA"/>
    <w:rsid w:val="00570C92"/>
    <w:rsid w:val="00572861"/>
    <w:rsid w:val="00573A82"/>
    <w:rsid w:val="0057488E"/>
    <w:rsid w:val="00574C43"/>
    <w:rsid w:val="0057683F"/>
    <w:rsid w:val="00576FCA"/>
    <w:rsid w:val="00577321"/>
    <w:rsid w:val="00577486"/>
    <w:rsid w:val="005816BB"/>
    <w:rsid w:val="00582F2C"/>
    <w:rsid w:val="00582F70"/>
    <w:rsid w:val="00583013"/>
    <w:rsid w:val="00583704"/>
    <w:rsid w:val="00584959"/>
    <w:rsid w:val="00584A87"/>
    <w:rsid w:val="00584CC0"/>
    <w:rsid w:val="0058538D"/>
    <w:rsid w:val="005853D0"/>
    <w:rsid w:val="0058645F"/>
    <w:rsid w:val="0059025E"/>
    <w:rsid w:val="005946CE"/>
    <w:rsid w:val="00594700"/>
    <w:rsid w:val="00594C26"/>
    <w:rsid w:val="0059553E"/>
    <w:rsid w:val="00596CF7"/>
    <w:rsid w:val="0059723B"/>
    <w:rsid w:val="005A1689"/>
    <w:rsid w:val="005A239D"/>
    <w:rsid w:val="005A28AF"/>
    <w:rsid w:val="005A2AEF"/>
    <w:rsid w:val="005A3A73"/>
    <w:rsid w:val="005A406B"/>
    <w:rsid w:val="005A47E7"/>
    <w:rsid w:val="005A51DF"/>
    <w:rsid w:val="005A59C3"/>
    <w:rsid w:val="005A5B9B"/>
    <w:rsid w:val="005A78BF"/>
    <w:rsid w:val="005A7A8E"/>
    <w:rsid w:val="005B0333"/>
    <w:rsid w:val="005B14F5"/>
    <w:rsid w:val="005B1C84"/>
    <w:rsid w:val="005B1FAB"/>
    <w:rsid w:val="005B2595"/>
    <w:rsid w:val="005B2960"/>
    <w:rsid w:val="005B29F9"/>
    <w:rsid w:val="005B427C"/>
    <w:rsid w:val="005B44D0"/>
    <w:rsid w:val="005B669A"/>
    <w:rsid w:val="005B6A94"/>
    <w:rsid w:val="005B732B"/>
    <w:rsid w:val="005B76D4"/>
    <w:rsid w:val="005C059E"/>
    <w:rsid w:val="005C095A"/>
    <w:rsid w:val="005C0EF9"/>
    <w:rsid w:val="005C190B"/>
    <w:rsid w:val="005C3C27"/>
    <w:rsid w:val="005C3CDD"/>
    <w:rsid w:val="005C4A74"/>
    <w:rsid w:val="005C4AAB"/>
    <w:rsid w:val="005C606D"/>
    <w:rsid w:val="005D580C"/>
    <w:rsid w:val="005D5A80"/>
    <w:rsid w:val="005D60B9"/>
    <w:rsid w:val="005D6A8A"/>
    <w:rsid w:val="005D6E2B"/>
    <w:rsid w:val="005D7FF4"/>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770B"/>
    <w:rsid w:val="005E7906"/>
    <w:rsid w:val="005F0134"/>
    <w:rsid w:val="005F0940"/>
    <w:rsid w:val="005F1EA3"/>
    <w:rsid w:val="005F2584"/>
    <w:rsid w:val="005F28A1"/>
    <w:rsid w:val="005F36AA"/>
    <w:rsid w:val="005F476C"/>
    <w:rsid w:val="005F654C"/>
    <w:rsid w:val="005F72C2"/>
    <w:rsid w:val="005F734F"/>
    <w:rsid w:val="005F760C"/>
    <w:rsid w:val="00600772"/>
    <w:rsid w:val="00600BD6"/>
    <w:rsid w:val="0060163C"/>
    <w:rsid w:val="006024AF"/>
    <w:rsid w:val="0060594C"/>
    <w:rsid w:val="00606284"/>
    <w:rsid w:val="006067F2"/>
    <w:rsid w:val="0060707E"/>
    <w:rsid w:val="00607141"/>
    <w:rsid w:val="00607DA4"/>
    <w:rsid w:val="006102CC"/>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3440"/>
    <w:rsid w:val="00623F70"/>
    <w:rsid w:val="00625543"/>
    <w:rsid w:val="006264B5"/>
    <w:rsid w:val="00627987"/>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1697"/>
    <w:rsid w:val="0066467C"/>
    <w:rsid w:val="00664CFE"/>
    <w:rsid w:val="0066514C"/>
    <w:rsid w:val="00667C11"/>
    <w:rsid w:val="00667F15"/>
    <w:rsid w:val="006700FD"/>
    <w:rsid w:val="00670176"/>
    <w:rsid w:val="00671E42"/>
    <w:rsid w:val="006724C5"/>
    <w:rsid w:val="00672D94"/>
    <w:rsid w:val="0067346B"/>
    <w:rsid w:val="00673B48"/>
    <w:rsid w:val="00673E29"/>
    <w:rsid w:val="0067454C"/>
    <w:rsid w:val="00676737"/>
    <w:rsid w:val="00676FE8"/>
    <w:rsid w:val="00680DD2"/>
    <w:rsid w:val="00681548"/>
    <w:rsid w:val="00681C96"/>
    <w:rsid w:val="00681CBA"/>
    <w:rsid w:val="00681EA5"/>
    <w:rsid w:val="006823DE"/>
    <w:rsid w:val="00683BAA"/>
    <w:rsid w:val="006847B1"/>
    <w:rsid w:val="00685626"/>
    <w:rsid w:val="00686F21"/>
    <w:rsid w:val="006873F8"/>
    <w:rsid w:val="00687BFE"/>
    <w:rsid w:val="006903E4"/>
    <w:rsid w:val="0069158C"/>
    <w:rsid w:val="006917CA"/>
    <w:rsid w:val="00692644"/>
    <w:rsid w:val="00692B6E"/>
    <w:rsid w:val="00693BD3"/>
    <w:rsid w:val="0069531D"/>
    <w:rsid w:val="00695DDA"/>
    <w:rsid w:val="00697320"/>
    <w:rsid w:val="0069739B"/>
    <w:rsid w:val="00697659"/>
    <w:rsid w:val="006977CA"/>
    <w:rsid w:val="006A03FF"/>
    <w:rsid w:val="006A2598"/>
    <w:rsid w:val="006A2A54"/>
    <w:rsid w:val="006A4D88"/>
    <w:rsid w:val="006A5257"/>
    <w:rsid w:val="006A5F60"/>
    <w:rsid w:val="006A7559"/>
    <w:rsid w:val="006A7642"/>
    <w:rsid w:val="006B0265"/>
    <w:rsid w:val="006B0814"/>
    <w:rsid w:val="006B0CF9"/>
    <w:rsid w:val="006B0EC3"/>
    <w:rsid w:val="006B1065"/>
    <w:rsid w:val="006B17AF"/>
    <w:rsid w:val="006B2153"/>
    <w:rsid w:val="006B239E"/>
    <w:rsid w:val="006B2D69"/>
    <w:rsid w:val="006B37DC"/>
    <w:rsid w:val="006B540B"/>
    <w:rsid w:val="006B5805"/>
    <w:rsid w:val="006B59B6"/>
    <w:rsid w:val="006B646B"/>
    <w:rsid w:val="006B648A"/>
    <w:rsid w:val="006B77C2"/>
    <w:rsid w:val="006B7BB2"/>
    <w:rsid w:val="006C0923"/>
    <w:rsid w:val="006C1333"/>
    <w:rsid w:val="006C15A4"/>
    <w:rsid w:val="006C276B"/>
    <w:rsid w:val="006C2C8A"/>
    <w:rsid w:val="006C5AE9"/>
    <w:rsid w:val="006C6577"/>
    <w:rsid w:val="006C6D24"/>
    <w:rsid w:val="006C70F7"/>
    <w:rsid w:val="006D0060"/>
    <w:rsid w:val="006D10E6"/>
    <w:rsid w:val="006D17B0"/>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41CA"/>
    <w:rsid w:val="006E47BF"/>
    <w:rsid w:val="006E56A0"/>
    <w:rsid w:val="006E59F7"/>
    <w:rsid w:val="006E6293"/>
    <w:rsid w:val="006E645B"/>
    <w:rsid w:val="006E6A37"/>
    <w:rsid w:val="006E7B6F"/>
    <w:rsid w:val="006E7CA6"/>
    <w:rsid w:val="006E7F2B"/>
    <w:rsid w:val="006F1BCD"/>
    <w:rsid w:val="006F2B4F"/>
    <w:rsid w:val="006F368E"/>
    <w:rsid w:val="006F3F82"/>
    <w:rsid w:val="006F46C8"/>
    <w:rsid w:val="006F5A45"/>
    <w:rsid w:val="006F67D9"/>
    <w:rsid w:val="006F7F04"/>
    <w:rsid w:val="00701080"/>
    <w:rsid w:val="007015B1"/>
    <w:rsid w:val="00703375"/>
    <w:rsid w:val="00704348"/>
    <w:rsid w:val="00705C76"/>
    <w:rsid w:val="0070623A"/>
    <w:rsid w:val="00706657"/>
    <w:rsid w:val="007068F1"/>
    <w:rsid w:val="0070707E"/>
    <w:rsid w:val="00707781"/>
    <w:rsid w:val="00710AE3"/>
    <w:rsid w:val="00710CF5"/>
    <w:rsid w:val="00711233"/>
    <w:rsid w:val="007119B8"/>
    <w:rsid w:val="00711E22"/>
    <w:rsid w:val="00711EB4"/>
    <w:rsid w:val="00712DB4"/>
    <w:rsid w:val="00713995"/>
    <w:rsid w:val="00713C65"/>
    <w:rsid w:val="00714226"/>
    <w:rsid w:val="00714271"/>
    <w:rsid w:val="007142DD"/>
    <w:rsid w:val="00714AF9"/>
    <w:rsid w:val="00714D4D"/>
    <w:rsid w:val="00715230"/>
    <w:rsid w:val="00715687"/>
    <w:rsid w:val="00715C99"/>
    <w:rsid w:val="00715FF8"/>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D63"/>
    <w:rsid w:val="00733417"/>
    <w:rsid w:val="00733472"/>
    <w:rsid w:val="0073380F"/>
    <w:rsid w:val="007342A0"/>
    <w:rsid w:val="00734E0A"/>
    <w:rsid w:val="007351B9"/>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703F"/>
    <w:rsid w:val="007471DC"/>
    <w:rsid w:val="00747DE5"/>
    <w:rsid w:val="007502FE"/>
    <w:rsid w:val="00751CD8"/>
    <w:rsid w:val="00751EC5"/>
    <w:rsid w:val="00753043"/>
    <w:rsid w:val="0075494E"/>
    <w:rsid w:val="00755690"/>
    <w:rsid w:val="0075591B"/>
    <w:rsid w:val="00755AAD"/>
    <w:rsid w:val="00756387"/>
    <w:rsid w:val="0075666C"/>
    <w:rsid w:val="00757188"/>
    <w:rsid w:val="00757347"/>
    <w:rsid w:val="007574CC"/>
    <w:rsid w:val="00757687"/>
    <w:rsid w:val="00757E6C"/>
    <w:rsid w:val="007604CA"/>
    <w:rsid w:val="00760A00"/>
    <w:rsid w:val="00761315"/>
    <w:rsid w:val="00761CE9"/>
    <w:rsid w:val="007624DA"/>
    <w:rsid w:val="00763FFF"/>
    <w:rsid w:val="00765248"/>
    <w:rsid w:val="0076534E"/>
    <w:rsid w:val="00765B51"/>
    <w:rsid w:val="00766B00"/>
    <w:rsid w:val="00766BBA"/>
    <w:rsid w:val="00766DDC"/>
    <w:rsid w:val="007704DB"/>
    <w:rsid w:val="007707CA"/>
    <w:rsid w:val="00772A75"/>
    <w:rsid w:val="007737B0"/>
    <w:rsid w:val="00773BC0"/>
    <w:rsid w:val="00774421"/>
    <w:rsid w:val="00774D84"/>
    <w:rsid w:val="00775D9C"/>
    <w:rsid w:val="00775E65"/>
    <w:rsid w:val="00776171"/>
    <w:rsid w:val="0077769E"/>
    <w:rsid w:val="00781101"/>
    <w:rsid w:val="00781156"/>
    <w:rsid w:val="007812B0"/>
    <w:rsid w:val="007814FE"/>
    <w:rsid w:val="00784ED5"/>
    <w:rsid w:val="00786E6A"/>
    <w:rsid w:val="00787F71"/>
    <w:rsid w:val="0079076C"/>
    <w:rsid w:val="00790803"/>
    <w:rsid w:val="00792A54"/>
    <w:rsid w:val="00792B15"/>
    <w:rsid w:val="00793113"/>
    <w:rsid w:val="007935EF"/>
    <w:rsid w:val="007938CE"/>
    <w:rsid w:val="00793B6A"/>
    <w:rsid w:val="0079527C"/>
    <w:rsid w:val="00795B11"/>
    <w:rsid w:val="00796D3D"/>
    <w:rsid w:val="00797822"/>
    <w:rsid w:val="00797D24"/>
    <w:rsid w:val="007A09A8"/>
    <w:rsid w:val="007A0C41"/>
    <w:rsid w:val="007A0DAC"/>
    <w:rsid w:val="007A196D"/>
    <w:rsid w:val="007A1DB9"/>
    <w:rsid w:val="007A1EBB"/>
    <w:rsid w:val="007A31C0"/>
    <w:rsid w:val="007A3851"/>
    <w:rsid w:val="007A4E4C"/>
    <w:rsid w:val="007A50F3"/>
    <w:rsid w:val="007A558E"/>
    <w:rsid w:val="007A7460"/>
    <w:rsid w:val="007B00CD"/>
    <w:rsid w:val="007B1AFE"/>
    <w:rsid w:val="007B2D1E"/>
    <w:rsid w:val="007B3763"/>
    <w:rsid w:val="007B410C"/>
    <w:rsid w:val="007B495F"/>
    <w:rsid w:val="007B720A"/>
    <w:rsid w:val="007B7701"/>
    <w:rsid w:val="007B793C"/>
    <w:rsid w:val="007C01F1"/>
    <w:rsid w:val="007C1410"/>
    <w:rsid w:val="007C1E6C"/>
    <w:rsid w:val="007C217A"/>
    <w:rsid w:val="007C2880"/>
    <w:rsid w:val="007C2D6A"/>
    <w:rsid w:val="007C3E1A"/>
    <w:rsid w:val="007C4493"/>
    <w:rsid w:val="007C559B"/>
    <w:rsid w:val="007C6024"/>
    <w:rsid w:val="007C6B04"/>
    <w:rsid w:val="007C71F8"/>
    <w:rsid w:val="007D0213"/>
    <w:rsid w:val="007D09E3"/>
    <w:rsid w:val="007D1368"/>
    <w:rsid w:val="007D1939"/>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2542"/>
    <w:rsid w:val="00802725"/>
    <w:rsid w:val="00802F8B"/>
    <w:rsid w:val="00803654"/>
    <w:rsid w:val="00803A62"/>
    <w:rsid w:val="00804234"/>
    <w:rsid w:val="008048AE"/>
    <w:rsid w:val="008055E7"/>
    <w:rsid w:val="00805D81"/>
    <w:rsid w:val="00806905"/>
    <w:rsid w:val="00806B0A"/>
    <w:rsid w:val="00806B10"/>
    <w:rsid w:val="00807162"/>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ED9"/>
    <w:rsid w:val="008236D2"/>
    <w:rsid w:val="00823F03"/>
    <w:rsid w:val="008304B2"/>
    <w:rsid w:val="008306E6"/>
    <w:rsid w:val="008306E9"/>
    <w:rsid w:val="00831519"/>
    <w:rsid w:val="0083187A"/>
    <w:rsid w:val="00831893"/>
    <w:rsid w:val="008328C3"/>
    <w:rsid w:val="0083323D"/>
    <w:rsid w:val="00834855"/>
    <w:rsid w:val="00834E34"/>
    <w:rsid w:val="008367D0"/>
    <w:rsid w:val="0083711F"/>
    <w:rsid w:val="00837A2E"/>
    <w:rsid w:val="00840965"/>
    <w:rsid w:val="00842921"/>
    <w:rsid w:val="00842DE4"/>
    <w:rsid w:val="00843C59"/>
    <w:rsid w:val="00843EBD"/>
    <w:rsid w:val="008449D9"/>
    <w:rsid w:val="00844EC6"/>
    <w:rsid w:val="00844F43"/>
    <w:rsid w:val="00845629"/>
    <w:rsid w:val="00845757"/>
    <w:rsid w:val="00845FF2"/>
    <w:rsid w:val="00846388"/>
    <w:rsid w:val="008463EA"/>
    <w:rsid w:val="008466D9"/>
    <w:rsid w:val="008470B1"/>
    <w:rsid w:val="008475F7"/>
    <w:rsid w:val="008477BD"/>
    <w:rsid w:val="00851DF9"/>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294D"/>
    <w:rsid w:val="00872F71"/>
    <w:rsid w:val="00873ED0"/>
    <w:rsid w:val="008746F2"/>
    <w:rsid w:val="0087557D"/>
    <w:rsid w:val="00875602"/>
    <w:rsid w:val="0087586D"/>
    <w:rsid w:val="00875EF2"/>
    <w:rsid w:val="00876232"/>
    <w:rsid w:val="0087626A"/>
    <w:rsid w:val="00876384"/>
    <w:rsid w:val="00876B6B"/>
    <w:rsid w:val="00876C40"/>
    <w:rsid w:val="0087700E"/>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BC4"/>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F11"/>
    <w:rsid w:val="008B441B"/>
    <w:rsid w:val="008B5740"/>
    <w:rsid w:val="008B67EB"/>
    <w:rsid w:val="008B7336"/>
    <w:rsid w:val="008C02F3"/>
    <w:rsid w:val="008C0DD1"/>
    <w:rsid w:val="008C0FB6"/>
    <w:rsid w:val="008C14BE"/>
    <w:rsid w:val="008C4A85"/>
    <w:rsid w:val="008C5182"/>
    <w:rsid w:val="008C553B"/>
    <w:rsid w:val="008C5942"/>
    <w:rsid w:val="008C5E89"/>
    <w:rsid w:val="008C5F9E"/>
    <w:rsid w:val="008C68D9"/>
    <w:rsid w:val="008C7585"/>
    <w:rsid w:val="008D0094"/>
    <w:rsid w:val="008D0C7C"/>
    <w:rsid w:val="008D2626"/>
    <w:rsid w:val="008D2E71"/>
    <w:rsid w:val="008D2E84"/>
    <w:rsid w:val="008D3CD6"/>
    <w:rsid w:val="008D4D17"/>
    <w:rsid w:val="008D57FE"/>
    <w:rsid w:val="008D5B01"/>
    <w:rsid w:val="008D5C04"/>
    <w:rsid w:val="008D605A"/>
    <w:rsid w:val="008D6E85"/>
    <w:rsid w:val="008E21DD"/>
    <w:rsid w:val="008E27F6"/>
    <w:rsid w:val="008E3198"/>
    <w:rsid w:val="008E376C"/>
    <w:rsid w:val="008E3A77"/>
    <w:rsid w:val="008E3F80"/>
    <w:rsid w:val="008E46D6"/>
    <w:rsid w:val="008E5F50"/>
    <w:rsid w:val="008E660F"/>
    <w:rsid w:val="008F047E"/>
    <w:rsid w:val="008F1912"/>
    <w:rsid w:val="008F240A"/>
    <w:rsid w:val="008F3262"/>
    <w:rsid w:val="008F4241"/>
    <w:rsid w:val="008F44D9"/>
    <w:rsid w:val="008F4EDF"/>
    <w:rsid w:val="008F4FC4"/>
    <w:rsid w:val="008F5552"/>
    <w:rsid w:val="008F630C"/>
    <w:rsid w:val="008F6711"/>
    <w:rsid w:val="008F69AF"/>
    <w:rsid w:val="008F77DA"/>
    <w:rsid w:val="008F78DC"/>
    <w:rsid w:val="008F78EA"/>
    <w:rsid w:val="008F7929"/>
    <w:rsid w:val="00901776"/>
    <w:rsid w:val="00901981"/>
    <w:rsid w:val="00902114"/>
    <w:rsid w:val="009023AE"/>
    <w:rsid w:val="00902BDA"/>
    <w:rsid w:val="00902E04"/>
    <w:rsid w:val="00902EC1"/>
    <w:rsid w:val="00903470"/>
    <w:rsid w:val="0090374A"/>
    <w:rsid w:val="0090399A"/>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2010D"/>
    <w:rsid w:val="00920C87"/>
    <w:rsid w:val="009210A7"/>
    <w:rsid w:val="0092115E"/>
    <w:rsid w:val="00921A75"/>
    <w:rsid w:val="00923A70"/>
    <w:rsid w:val="00924A8F"/>
    <w:rsid w:val="009250C0"/>
    <w:rsid w:val="00927687"/>
    <w:rsid w:val="00930C13"/>
    <w:rsid w:val="00930FFF"/>
    <w:rsid w:val="00931567"/>
    <w:rsid w:val="009318C9"/>
    <w:rsid w:val="00932005"/>
    <w:rsid w:val="0093218F"/>
    <w:rsid w:val="00932237"/>
    <w:rsid w:val="00932591"/>
    <w:rsid w:val="009329DF"/>
    <w:rsid w:val="00932EEE"/>
    <w:rsid w:val="00932FB6"/>
    <w:rsid w:val="00934EF3"/>
    <w:rsid w:val="00936666"/>
    <w:rsid w:val="009369EF"/>
    <w:rsid w:val="00937734"/>
    <w:rsid w:val="00937904"/>
    <w:rsid w:val="00940668"/>
    <w:rsid w:val="009420A0"/>
    <w:rsid w:val="00942194"/>
    <w:rsid w:val="00944094"/>
    <w:rsid w:val="00945101"/>
    <w:rsid w:val="009456BA"/>
    <w:rsid w:val="00946434"/>
    <w:rsid w:val="00946960"/>
    <w:rsid w:val="00946E6C"/>
    <w:rsid w:val="0095179A"/>
    <w:rsid w:val="00952337"/>
    <w:rsid w:val="009529E9"/>
    <w:rsid w:val="00952DF2"/>
    <w:rsid w:val="00952F38"/>
    <w:rsid w:val="009532AC"/>
    <w:rsid w:val="00954461"/>
    <w:rsid w:val="00954726"/>
    <w:rsid w:val="0095597E"/>
    <w:rsid w:val="009559CC"/>
    <w:rsid w:val="0095602E"/>
    <w:rsid w:val="00957E71"/>
    <w:rsid w:val="009609DB"/>
    <w:rsid w:val="00960C7A"/>
    <w:rsid w:val="00960E3C"/>
    <w:rsid w:val="00960EC8"/>
    <w:rsid w:val="00961193"/>
    <w:rsid w:val="0096156C"/>
    <w:rsid w:val="00962917"/>
    <w:rsid w:val="009640DD"/>
    <w:rsid w:val="009641BC"/>
    <w:rsid w:val="00964E72"/>
    <w:rsid w:val="00966AAD"/>
    <w:rsid w:val="00966C6C"/>
    <w:rsid w:val="00966EAE"/>
    <w:rsid w:val="00966FB4"/>
    <w:rsid w:val="00971363"/>
    <w:rsid w:val="00971B45"/>
    <w:rsid w:val="0097222B"/>
    <w:rsid w:val="00972469"/>
    <w:rsid w:val="0097302C"/>
    <w:rsid w:val="009734F0"/>
    <w:rsid w:val="00973C57"/>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7293"/>
    <w:rsid w:val="009A0070"/>
    <w:rsid w:val="009A0780"/>
    <w:rsid w:val="009A0A9F"/>
    <w:rsid w:val="009A0F75"/>
    <w:rsid w:val="009A19C9"/>
    <w:rsid w:val="009A2ECB"/>
    <w:rsid w:val="009A2F86"/>
    <w:rsid w:val="009A33C9"/>
    <w:rsid w:val="009A3E51"/>
    <w:rsid w:val="009A44D2"/>
    <w:rsid w:val="009A4B4E"/>
    <w:rsid w:val="009A5435"/>
    <w:rsid w:val="009A7605"/>
    <w:rsid w:val="009A7753"/>
    <w:rsid w:val="009B0B08"/>
    <w:rsid w:val="009B11B1"/>
    <w:rsid w:val="009B2308"/>
    <w:rsid w:val="009B28E5"/>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E6"/>
    <w:rsid w:val="009C5D65"/>
    <w:rsid w:val="009C6357"/>
    <w:rsid w:val="009C6B27"/>
    <w:rsid w:val="009C6D87"/>
    <w:rsid w:val="009C706F"/>
    <w:rsid w:val="009D07DA"/>
    <w:rsid w:val="009D102C"/>
    <w:rsid w:val="009D172F"/>
    <w:rsid w:val="009D272B"/>
    <w:rsid w:val="009D3B8A"/>
    <w:rsid w:val="009D4AD3"/>
    <w:rsid w:val="009D4BCB"/>
    <w:rsid w:val="009D5307"/>
    <w:rsid w:val="009E0B1E"/>
    <w:rsid w:val="009E0CDF"/>
    <w:rsid w:val="009E0E4F"/>
    <w:rsid w:val="009E0F70"/>
    <w:rsid w:val="009E2C82"/>
    <w:rsid w:val="009E4063"/>
    <w:rsid w:val="009E44A3"/>
    <w:rsid w:val="009E6631"/>
    <w:rsid w:val="009E6DAB"/>
    <w:rsid w:val="009E7F82"/>
    <w:rsid w:val="009F062F"/>
    <w:rsid w:val="009F1133"/>
    <w:rsid w:val="009F18EC"/>
    <w:rsid w:val="009F2FA1"/>
    <w:rsid w:val="009F48AD"/>
    <w:rsid w:val="009F57BC"/>
    <w:rsid w:val="009F6758"/>
    <w:rsid w:val="009F7B65"/>
    <w:rsid w:val="009F7CD6"/>
    <w:rsid w:val="00A00B12"/>
    <w:rsid w:val="00A036FA"/>
    <w:rsid w:val="00A03D7D"/>
    <w:rsid w:val="00A04902"/>
    <w:rsid w:val="00A05A24"/>
    <w:rsid w:val="00A06368"/>
    <w:rsid w:val="00A100B6"/>
    <w:rsid w:val="00A10565"/>
    <w:rsid w:val="00A11466"/>
    <w:rsid w:val="00A117CA"/>
    <w:rsid w:val="00A125BD"/>
    <w:rsid w:val="00A13FDE"/>
    <w:rsid w:val="00A145D0"/>
    <w:rsid w:val="00A1600C"/>
    <w:rsid w:val="00A16331"/>
    <w:rsid w:val="00A164D9"/>
    <w:rsid w:val="00A16675"/>
    <w:rsid w:val="00A1691A"/>
    <w:rsid w:val="00A16BF9"/>
    <w:rsid w:val="00A21474"/>
    <w:rsid w:val="00A217DB"/>
    <w:rsid w:val="00A237EB"/>
    <w:rsid w:val="00A25F79"/>
    <w:rsid w:val="00A26153"/>
    <w:rsid w:val="00A265E8"/>
    <w:rsid w:val="00A26BFF"/>
    <w:rsid w:val="00A26E77"/>
    <w:rsid w:val="00A27528"/>
    <w:rsid w:val="00A27913"/>
    <w:rsid w:val="00A27C78"/>
    <w:rsid w:val="00A310E6"/>
    <w:rsid w:val="00A31750"/>
    <w:rsid w:val="00A32459"/>
    <w:rsid w:val="00A32FC3"/>
    <w:rsid w:val="00A3399F"/>
    <w:rsid w:val="00A3487A"/>
    <w:rsid w:val="00A349D3"/>
    <w:rsid w:val="00A34D8E"/>
    <w:rsid w:val="00A35111"/>
    <w:rsid w:val="00A355AF"/>
    <w:rsid w:val="00A355FA"/>
    <w:rsid w:val="00A359A9"/>
    <w:rsid w:val="00A35DD9"/>
    <w:rsid w:val="00A37D86"/>
    <w:rsid w:val="00A40625"/>
    <w:rsid w:val="00A4172A"/>
    <w:rsid w:val="00A419E7"/>
    <w:rsid w:val="00A41D14"/>
    <w:rsid w:val="00A42B37"/>
    <w:rsid w:val="00A434D0"/>
    <w:rsid w:val="00A43B7F"/>
    <w:rsid w:val="00A442C7"/>
    <w:rsid w:val="00A44372"/>
    <w:rsid w:val="00A444C7"/>
    <w:rsid w:val="00A44A0C"/>
    <w:rsid w:val="00A452E2"/>
    <w:rsid w:val="00A452F1"/>
    <w:rsid w:val="00A453A1"/>
    <w:rsid w:val="00A45BEB"/>
    <w:rsid w:val="00A45DE1"/>
    <w:rsid w:val="00A464AF"/>
    <w:rsid w:val="00A46CA2"/>
    <w:rsid w:val="00A478C6"/>
    <w:rsid w:val="00A51E5C"/>
    <w:rsid w:val="00A525F9"/>
    <w:rsid w:val="00A52C6F"/>
    <w:rsid w:val="00A537AF"/>
    <w:rsid w:val="00A5499D"/>
    <w:rsid w:val="00A554D0"/>
    <w:rsid w:val="00A561CA"/>
    <w:rsid w:val="00A56796"/>
    <w:rsid w:val="00A56E74"/>
    <w:rsid w:val="00A57307"/>
    <w:rsid w:val="00A57554"/>
    <w:rsid w:val="00A6008F"/>
    <w:rsid w:val="00A60903"/>
    <w:rsid w:val="00A61406"/>
    <w:rsid w:val="00A615F2"/>
    <w:rsid w:val="00A61834"/>
    <w:rsid w:val="00A6282F"/>
    <w:rsid w:val="00A6328C"/>
    <w:rsid w:val="00A63531"/>
    <w:rsid w:val="00A64245"/>
    <w:rsid w:val="00A657E8"/>
    <w:rsid w:val="00A66A14"/>
    <w:rsid w:val="00A66CFC"/>
    <w:rsid w:val="00A67CDE"/>
    <w:rsid w:val="00A70733"/>
    <w:rsid w:val="00A71D97"/>
    <w:rsid w:val="00A72AF9"/>
    <w:rsid w:val="00A7300B"/>
    <w:rsid w:val="00A735A5"/>
    <w:rsid w:val="00A74038"/>
    <w:rsid w:val="00A74227"/>
    <w:rsid w:val="00A74C84"/>
    <w:rsid w:val="00A75B75"/>
    <w:rsid w:val="00A771DE"/>
    <w:rsid w:val="00A771F4"/>
    <w:rsid w:val="00A77205"/>
    <w:rsid w:val="00A80438"/>
    <w:rsid w:val="00A8115E"/>
    <w:rsid w:val="00A81A24"/>
    <w:rsid w:val="00A828F9"/>
    <w:rsid w:val="00A83758"/>
    <w:rsid w:val="00A839CF"/>
    <w:rsid w:val="00A854FA"/>
    <w:rsid w:val="00A85578"/>
    <w:rsid w:val="00A86B08"/>
    <w:rsid w:val="00A8778D"/>
    <w:rsid w:val="00A901B4"/>
    <w:rsid w:val="00A910AB"/>
    <w:rsid w:val="00A91CA1"/>
    <w:rsid w:val="00A91CE0"/>
    <w:rsid w:val="00A92014"/>
    <w:rsid w:val="00A92A3F"/>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A79"/>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E077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C60"/>
    <w:rsid w:val="00B05324"/>
    <w:rsid w:val="00B062DF"/>
    <w:rsid w:val="00B06A3E"/>
    <w:rsid w:val="00B07F12"/>
    <w:rsid w:val="00B100E1"/>
    <w:rsid w:val="00B1160B"/>
    <w:rsid w:val="00B12341"/>
    <w:rsid w:val="00B1252B"/>
    <w:rsid w:val="00B12795"/>
    <w:rsid w:val="00B13A69"/>
    <w:rsid w:val="00B14E95"/>
    <w:rsid w:val="00B1632D"/>
    <w:rsid w:val="00B16BB8"/>
    <w:rsid w:val="00B17287"/>
    <w:rsid w:val="00B17C83"/>
    <w:rsid w:val="00B217C1"/>
    <w:rsid w:val="00B21ECF"/>
    <w:rsid w:val="00B2208A"/>
    <w:rsid w:val="00B231B4"/>
    <w:rsid w:val="00B241BC"/>
    <w:rsid w:val="00B24627"/>
    <w:rsid w:val="00B26048"/>
    <w:rsid w:val="00B26E7C"/>
    <w:rsid w:val="00B2729C"/>
    <w:rsid w:val="00B275F3"/>
    <w:rsid w:val="00B31311"/>
    <w:rsid w:val="00B3134E"/>
    <w:rsid w:val="00B3168F"/>
    <w:rsid w:val="00B32003"/>
    <w:rsid w:val="00B326BE"/>
    <w:rsid w:val="00B33497"/>
    <w:rsid w:val="00B346F3"/>
    <w:rsid w:val="00B34AD6"/>
    <w:rsid w:val="00B3634C"/>
    <w:rsid w:val="00B370D2"/>
    <w:rsid w:val="00B410EF"/>
    <w:rsid w:val="00B41135"/>
    <w:rsid w:val="00B420E4"/>
    <w:rsid w:val="00B42567"/>
    <w:rsid w:val="00B431E2"/>
    <w:rsid w:val="00B4383F"/>
    <w:rsid w:val="00B43F62"/>
    <w:rsid w:val="00B44399"/>
    <w:rsid w:val="00B443B5"/>
    <w:rsid w:val="00B45EE9"/>
    <w:rsid w:val="00B460B7"/>
    <w:rsid w:val="00B505C6"/>
    <w:rsid w:val="00B511CB"/>
    <w:rsid w:val="00B513C5"/>
    <w:rsid w:val="00B51883"/>
    <w:rsid w:val="00B51B1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272"/>
    <w:rsid w:val="00B706D9"/>
    <w:rsid w:val="00B70BD9"/>
    <w:rsid w:val="00B72199"/>
    <w:rsid w:val="00B725AC"/>
    <w:rsid w:val="00B72DDD"/>
    <w:rsid w:val="00B738E6"/>
    <w:rsid w:val="00B7394B"/>
    <w:rsid w:val="00B73B45"/>
    <w:rsid w:val="00B75746"/>
    <w:rsid w:val="00B76183"/>
    <w:rsid w:val="00B76369"/>
    <w:rsid w:val="00B76679"/>
    <w:rsid w:val="00B76DAE"/>
    <w:rsid w:val="00B77591"/>
    <w:rsid w:val="00B775F2"/>
    <w:rsid w:val="00B776FB"/>
    <w:rsid w:val="00B77E46"/>
    <w:rsid w:val="00B8005B"/>
    <w:rsid w:val="00B80B7E"/>
    <w:rsid w:val="00B80E8E"/>
    <w:rsid w:val="00B8127F"/>
    <w:rsid w:val="00B81514"/>
    <w:rsid w:val="00B818C8"/>
    <w:rsid w:val="00B81C4D"/>
    <w:rsid w:val="00B8208B"/>
    <w:rsid w:val="00B825CA"/>
    <w:rsid w:val="00B826A8"/>
    <w:rsid w:val="00B827FE"/>
    <w:rsid w:val="00B83359"/>
    <w:rsid w:val="00B836CD"/>
    <w:rsid w:val="00B84886"/>
    <w:rsid w:val="00B8489A"/>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A0075"/>
    <w:rsid w:val="00BA0084"/>
    <w:rsid w:val="00BA016A"/>
    <w:rsid w:val="00BA03C8"/>
    <w:rsid w:val="00BA07F9"/>
    <w:rsid w:val="00BA10B2"/>
    <w:rsid w:val="00BA1616"/>
    <w:rsid w:val="00BA1CAE"/>
    <w:rsid w:val="00BA1CF8"/>
    <w:rsid w:val="00BA29B4"/>
    <w:rsid w:val="00BA29FF"/>
    <w:rsid w:val="00BA3642"/>
    <w:rsid w:val="00BA4D49"/>
    <w:rsid w:val="00BA56F5"/>
    <w:rsid w:val="00BB2AF9"/>
    <w:rsid w:val="00BB4914"/>
    <w:rsid w:val="00BB4D29"/>
    <w:rsid w:val="00BB4F24"/>
    <w:rsid w:val="00BB56B1"/>
    <w:rsid w:val="00BB6E1F"/>
    <w:rsid w:val="00BB798F"/>
    <w:rsid w:val="00BC0215"/>
    <w:rsid w:val="00BC0A4D"/>
    <w:rsid w:val="00BC1263"/>
    <w:rsid w:val="00BC2408"/>
    <w:rsid w:val="00BC323E"/>
    <w:rsid w:val="00BC3243"/>
    <w:rsid w:val="00BC3610"/>
    <w:rsid w:val="00BC3A25"/>
    <w:rsid w:val="00BC4806"/>
    <w:rsid w:val="00BC4F2B"/>
    <w:rsid w:val="00BC542F"/>
    <w:rsid w:val="00BC58A8"/>
    <w:rsid w:val="00BC5E4F"/>
    <w:rsid w:val="00BC66F1"/>
    <w:rsid w:val="00BC6AD0"/>
    <w:rsid w:val="00BC74BB"/>
    <w:rsid w:val="00BC757E"/>
    <w:rsid w:val="00BD0708"/>
    <w:rsid w:val="00BD13B9"/>
    <w:rsid w:val="00BD15C2"/>
    <w:rsid w:val="00BD2508"/>
    <w:rsid w:val="00BD2EFB"/>
    <w:rsid w:val="00BD4128"/>
    <w:rsid w:val="00BD4322"/>
    <w:rsid w:val="00BD5816"/>
    <w:rsid w:val="00BD6905"/>
    <w:rsid w:val="00BD6D33"/>
    <w:rsid w:val="00BD6D67"/>
    <w:rsid w:val="00BD7588"/>
    <w:rsid w:val="00BD7759"/>
    <w:rsid w:val="00BD7A37"/>
    <w:rsid w:val="00BE04FA"/>
    <w:rsid w:val="00BE136C"/>
    <w:rsid w:val="00BE1DBB"/>
    <w:rsid w:val="00BE2194"/>
    <w:rsid w:val="00BE274C"/>
    <w:rsid w:val="00BE2B4E"/>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7131"/>
    <w:rsid w:val="00BF71B5"/>
    <w:rsid w:val="00BF7C06"/>
    <w:rsid w:val="00BF7EDA"/>
    <w:rsid w:val="00C00650"/>
    <w:rsid w:val="00C01B2D"/>
    <w:rsid w:val="00C01C2B"/>
    <w:rsid w:val="00C032A7"/>
    <w:rsid w:val="00C04551"/>
    <w:rsid w:val="00C05480"/>
    <w:rsid w:val="00C05F7E"/>
    <w:rsid w:val="00C0639A"/>
    <w:rsid w:val="00C06B11"/>
    <w:rsid w:val="00C071C6"/>
    <w:rsid w:val="00C079DD"/>
    <w:rsid w:val="00C07FD6"/>
    <w:rsid w:val="00C10123"/>
    <w:rsid w:val="00C1123A"/>
    <w:rsid w:val="00C11527"/>
    <w:rsid w:val="00C117D6"/>
    <w:rsid w:val="00C11D9C"/>
    <w:rsid w:val="00C11FE3"/>
    <w:rsid w:val="00C12215"/>
    <w:rsid w:val="00C12E7B"/>
    <w:rsid w:val="00C1374A"/>
    <w:rsid w:val="00C15538"/>
    <w:rsid w:val="00C15DCD"/>
    <w:rsid w:val="00C1741F"/>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7AF"/>
    <w:rsid w:val="00C268B5"/>
    <w:rsid w:val="00C268E8"/>
    <w:rsid w:val="00C26D96"/>
    <w:rsid w:val="00C27189"/>
    <w:rsid w:val="00C3047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2EA4"/>
    <w:rsid w:val="00C437A4"/>
    <w:rsid w:val="00C4433B"/>
    <w:rsid w:val="00C443A0"/>
    <w:rsid w:val="00C44EF6"/>
    <w:rsid w:val="00C45307"/>
    <w:rsid w:val="00C46DCA"/>
    <w:rsid w:val="00C47296"/>
    <w:rsid w:val="00C47955"/>
    <w:rsid w:val="00C501F8"/>
    <w:rsid w:val="00C503A8"/>
    <w:rsid w:val="00C506A9"/>
    <w:rsid w:val="00C50A80"/>
    <w:rsid w:val="00C5160F"/>
    <w:rsid w:val="00C52741"/>
    <w:rsid w:val="00C534ED"/>
    <w:rsid w:val="00C53781"/>
    <w:rsid w:val="00C54DEE"/>
    <w:rsid w:val="00C55CB2"/>
    <w:rsid w:val="00C56916"/>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900"/>
    <w:rsid w:val="00C77138"/>
    <w:rsid w:val="00C814B2"/>
    <w:rsid w:val="00C81F23"/>
    <w:rsid w:val="00C82D23"/>
    <w:rsid w:val="00C839FA"/>
    <w:rsid w:val="00C8435E"/>
    <w:rsid w:val="00C84638"/>
    <w:rsid w:val="00C8663E"/>
    <w:rsid w:val="00C86F2E"/>
    <w:rsid w:val="00C8761E"/>
    <w:rsid w:val="00C87D5C"/>
    <w:rsid w:val="00C87F76"/>
    <w:rsid w:val="00C902E7"/>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8E"/>
    <w:rsid w:val="00CA376F"/>
    <w:rsid w:val="00CA3FA9"/>
    <w:rsid w:val="00CA40D3"/>
    <w:rsid w:val="00CA4C8E"/>
    <w:rsid w:val="00CA50CF"/>
    <w:rsid w:val="00CA66FF"/>
    <w:rsid w:val="00CA68AF"/>
    <w:rsid w:val="00CA745F"/>
    <w:rsid w:val="00CA7560"/>
    <w:rsid w:val="00CA7C06"/>
    <w:rsid w:val="00CB0E9E"/>
    <w:rsid w:val="00CB25C6"/>
    <w:rsid w:val="00CB26A5"/>
    <w:rsid w:val="00CB3184"/>
    <w:rsid w:val="00CB3971"/>
    <w:rsid w:val="00CB5452"/>
    <w:rsid w:val="00CB63F5"/>
    <w:rsid w:val="00CB6578"/>
    <w:rsid w:val="00CB7FCC"/>
    <w:rsid w:val="00CC0B05"/>
    <w:rsid w:val="00CC158F"/>
    <w:rsid w:val="00CC3512"/>
    <w:rsid w:val="00CC3682"/>
    <w:rsid w:val="00CC3AC4"/>
    <w:rsid w:val="00CC45A0"/>
    <w:rsid w:val="00CC58AC"/>
    <w:rsid w:val="00CC5DAE"/>
    <w:rsid w:val="00CC5E0F"/>
    <w:rsid w:val="00CC74CF"/>
    <w:rsid w:val="00CC75E4"/>
    <w:rsid w:val="00CC7A9D"/>
    <w:rsid w:val="00CC7EFC"/>
    <w:rsid w:val="00CD0368"/>
    <w:rsid w:val="00CD070E"/>
    <w:rsid w:val="00CD0C83"/>
    <w:rsid w:val="00CD107E"/>
    <w:rsid w:val="00CD19DF"/>
    <w:rsid w:val="00CD298E"/>
    <w:rsid w:val="00CD2DB4"/>
    <w:rsid w:val="00CD3A84"/>
    <w:rsid w:val="00CD3CBE"/>
    <w:rsid w:val="00CD3FC9"/>
    <w:rsid w:val="00CD4237"/>
    <w:rsid w:val="00CD4AD7"/>
    <w:rsid w:val="00CD4D38"/>
    <w:rsid w:val="00CD5672"/>
    <w:rsid w:val="00CD5903"/>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7DC3"/>
    <w:rsid w:val="00D0184B"/>
    <w:rsid w:val="00D02226"/>
    <w:rsid w:val="00D02481"/>
    <w:rsid w:val="00D0272B"/>
    <w:rsid w:val="00D03CE7"/>
    <w:rsid w:val="00D04D12"/>
    <w:rsid w:val="00D04F16"/>
    <w:rsid w:val="00D05272"/>
    <w:rsid w:val="00D063A1"/>
    <w:rsid w:val="00D06BBB"/>
    <w:rsid w:val="00D10159"/>
    <w:rsid w:val="00D10810"/>
    <w:rsid w:val="00D11659"/>
    <w:rsid w:val="00D13879"/>
    <w:rsid w:val="00D13FE2"/>
    <w:rsid w:val="00D1452C"/>
    <w:rsid w:val="00D14917"/>
    <w:rsid w:val="00D1695A"/>
    <w:rsid w:val="00D16C17"/>
    <w:rsid w:val="00D17489"/>
    <w:rsid w:val="00D17A97"/>
    <w:rsid w:val="00D17FA6"/>
    <w:rsid w:val="00D17FF6"/>
    <w:rsid w:val="00D201C1"/>
    <w:rsid w:val="00D20248"/>
    <w:rsid w:val="00D2024A"/>
    <w:rsid w:val="00D21267"/>
    <w:rsid w:val="00D21841"/>
    <w:rsid w:val="00D21852"/>
    <w:rsid w:val="00D21FD2"/>
    <w:rsid w:val="00D243E2"/>
    <w:rsid w:val="00D24461"/>
    <w:rsid w:val="00D25154"/>
    <w:rsid w:val="00D30AB3"/>
    <w:rsid w:val="00D30BB7"/>
    <w:rsid w:val="00D310A1"/>
    <w:rsid w:val="00D31544"/>
    <w:rsid w:val="00D316C3"/>
    <w:rsid w:val="00D31CAD"/>
    <w:rsid w:val="00D32166"/>
    <w:rsid w:val="00D33B25"/>
    <w:rsid w:val="00D33E32"/>
    <w:rsid w:val="00D33FF5"/>
    <w:rsid w:val="00D354B8"/>
    <w:rsid w:val="00D3634A"/>
    <w:rsid w:val="00D3755F"/>
    <w:rsid w:val="00D41FE4"/>
    <w:rsid w:val="00D4215F"/>
    <w:rsid w:val="00D424C0"/>
    <w:rsid w:val="00D42E40"/>
    <w:rsid w:val="00D44AAC"/>
    <w:rsid w:val="00D44FA3"/>
    <w:rsid w:val="00D4521A"/>
    <w:rsid w:val="00D45BD4"/>
    <w:rsid w:val="00D4680C"/>
    <w:rsid w:val="00D46B5B"/>
    <w:rsid w:val="00D470D9"/>
    <w:rsid w:val="00D50C13"/>
    <w:rsid w:val="00D51812"/>
    <w:rsid w:val="00D51D08"/>
    <w:rsid w:val="00D5243D"/>
    <w:rsid w:val="00D53AEB"/>
    <w:rsid w:val="00D54021"/>
    <w:rsid w:val="00D54574"/>
    <w:rsid w:val="00D54BA5"/>
    <w:rsid w:val="00D5570F"/>
    <w:rsid w:val="00D56AE9"/>
    <w:rsid w:val="00D56C13"/>
    <w:rsid w:val="00D56F58"/>
    <w:rsid w:val="00D609F1"/>
    <w:rsid w:val="00D63CD7"/>
    <w:rsid w:val="00D65844"/>
    <w:rsid w:val="00D65BDB"/>
    <w:rsid w:val="00D664F3"/>
    <w:rsid w:val="00D6745B"/>
    <w:rsid w:val="00D677DC"/>
    <w:rsid w:val="00D67E4E"/>
    <w:rsid w:val="00D70450"/>
    <w:rsid w:val="00D71656"/>
    <w:rsid w:val="00D72189"/>
    <w:rsid w:val="00D73A1A"/>
    <w:rsid w:val="00D753A9"/>
    <w:rsid w:val="00D75B7D"/>
    <w:rsid w:val="00D764E4"/>
    <w:rsid w:val="00D76F85"/>
    <w:rsid w:val="00D7700A"/>
    <w:rsid w:val="00D770BD"/>
    <w:rsid w:val="00D77F27"/>
    <w:rsid w:val="00D836BE"/>
    <w:rsid w:val="00D83AD1"/>
    <w:rsid w:val="00D84269"/>
    <w:rsid w:val="00D84321"/>
    <w:rsid w:val="00D846E1"/>
    <w:rsid w:val="00D847FF"/>
    <w:rsid w:val="00D85DE1"/>
    <w:rsid w:val="00D86A30"/>
    <w:rsid w:val="00D86C52"/>
    <w:rsid w:val="00D87500"/>
    <w:rsid w:val="00D87517"/>
    <w:rsid w:val="00D87B81"/>
    <w:rsid w:val="00D9052F"/>
    <w:rsid w:val="00D9099A"/>
    <w:rsid w:val="00D9148A"/>
    <w:rsid w:val="00D9156A"/>
    <w:rsid w:val="00D918DD"/>
    <w:rsid w:val="00D91CBF"/>
    <w:rsid w:val="00D92A8A"/>
    <w:rsid w:val="00D93BA6"/>
    <w:rsid w:val="00D9459C"/>
    <w:rsid w:val="00D95A3B"/>
    <w:rsid w:val="00D963AA"/>
    <w:rsid w:val="00D97D60"/>
    <w:rsid w:val="00DA1848"/>
    <w:rsid w:val="00DA249B"/>
    <w:rsid w:val="00DA2999"/>
    <w:rsid w:val="00DA2D75"/>
    <w:rsid w:val="00DA36C2"/>
    <w:rsid w:val="00DA3977"/>
    <w:rsid w:val="00DA3DF9"/>
    <w:rsid w:val="00DA4E88"/>
    <w:rsid w:val="00DA5BE6"/>
    <w:rsid w:val="00DA6C74"/>
    <w:rsid w:val="00DA6E15"/>
    <w:rsid w:val="00DA726C"/>
    <w:rsid w:val="00DA7726"/>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DE1"/>
    <w:rsid w:val="00DD3604"/>
    <w:rsid w:val="00DD371C"/>
    <w:rsid w:val="00DD39FF"/>
    <w:rsid w:val="00DD4256"/>
    <w:rsid w:val="00DD43FC"/>
    <w:rsid w:val="00DD60A6"/>
    <w:rsid w:val="00DD652F"/>
    <w:rsid w:val="00DD66AA"/>
    <w:rsid w:val="00DD7A26"/>
    <w:rsid w:val="00DD7D8F"/>
    <w:rsid w:val="00DD7F2E"/>
    <w:rsid w:val="00DE0A1E"/>
    <w:rsid w:val="00DE1747"/>
    <w:rsid w:val="00DE1F6D"/>
    <w:rsid w:val="00DE2004"/>
    <w:rsid w:val="00DE20AB"/>
    <w:rsid w:val="00DE263C"/>
    <w:rsid w:val="00DE335E"/>
    <w:rsid w:val="00DE33BA"/>
    <w:rsid w:val="00DE351C"/>
    <w:rsid w:val="00DE3D21"/>
    <w:rsid w:val="00DE3EE3"/>
    <w:rsid w:val="00DE5CAF"/>
    <w:rsid w:val="00DE6B8C"/>
    <w:rsid w:val="00DE6D75"/>
    <w:rsid w:val="00DE6E42"/>
    <w:rsid w:val="00DE7193"/>
    <w:rsid w:val="00DF11D5"/>
    <w:rsid w:val="00DF16F9"/>
    <w:rsid w:val="00DF1949"/>
    <w:rsid w:val="00DF2AD8"/>
    <w:rsid w:val="00DF2F53"/>
    <w:rsid w:val="00DF3E48"/>
    <w:rsid w:val="00DF451A"/>
    <w:rsid w:val="00DF58A5"/>
    <w:rsid w:val="00DF6F87"/>
    <w:rsid w:val="00DF7F1B"/>
    <w:rsid w:val="00E01266"/>
    <w:rsid w:val="00E02946"/>
    <w:rsid w:val="00E031A7"/>
    <w:rsid w:val="00E03BBF"/>
    <w:rsid w:val="00E04A48"/>
    <w:rsid w:val="00E06406"/>
    <w:rsid w:val="00E065A1"/>
    <w:rsid w:val="00E07501"/>
    <w:rsid w:val="00E075BC"/>
    <w:rsid w:val="00E07B81"/>
    <w:rsid w:val="00E07D97"/>
    <w:rsid w:val="00E103DC"/>
    <w:rsid w:val="00E11A12"/>
    <w:rsid w:val="00E12BCA"/>
    <w:rsid w:val="00E12F59"/>
    <w:rsid w:val="00E13AD4"/>
    <w:rsid w:val="00E13DD1"/>
    <w:rsid w:val="00E14459"/>
    <w:rsid w:val="00E14565"/>
    <w:rsid w:val="00E145A1"/>
    <w:rsid w:val="00E158C6"/>
    <w:rsid w:val="00E15ECD"/>
    <w:rsid w:val="00E17B23"/>
    <w:rsid w:val="00E17C31"/>
    <w:rsid w:val="00E208C8"/>
    <w:rsid w:val="00E210B9"/>
    <w:rsid w:val="00E212E3"/>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A7E"/>
    <w:rsid w:val="00E26F2C"/>
    <w:rsid w:val="00E2713E"/>
    <w:rsid w:val="00E3038E"/>
    <w:rsid w:val="00E30E65"/>
    <w:rsid w:val="00E31557"/>
    <w:rsid w:val="00E31EE1"/>
    <w:rsid w:val="00E31F58"/>
    <w:rsid w:val="00E3230C"/>
    <w:rsid w:val="00E32392"/>
    <w:rsid w:val="00E32AF7"/>
    <w:rsid w:val="00E3359D"/>
    <w:rsid w:val="00E336A9"/>
    <w:rsid w:val="00E34A0B"/>
    <w:rsid w:val="00E34FBB"/>
    <w:rsid w:val="00E3575B"/>
    <w:rsid w:val="00E364A0"/>
    <w:rsid w:val="00E36DF0"/>
    <w:rsid w:val="00E371D2"/>
    <w:rsid w:val="00E404C8"/>
    <w:rsid w:val="00E40D05"/>
    <w:rsid w:val="00E41720"/>
    <w:rsid w:val="00E4332F"/>
    <w:rsid w:val="00E4357E"/>
    <w:rsid w:val="00E43AB6"/>
    <w:rsid w:val="00E44148"/>
    <w:rsid w:val="00E44A54"/>
    <w:rsid w:val="00E44DFE"/>
    <w:rsid w:val="00E44EE6"/>
    <w:rsid w:val="00E45304"/>
    <w:rsid w:val="00E45D63"/>
    <w:rsid w:val="00E46BF0"/>
    <w:rsid w:val="00E47408"/>
    <w:rsid w:val="00E50A60"/>
    <w:rsid w:val="00E51173"/>
    <w:rsid w:val="00E51AEC"/>
    <w:rsid w:val="00E529A6"/>
    <w:rsid w:val="00E53143"/>
    <w:rsid w:val="00E53973"/>
    <w:rsid w:val="00E53AFC"/>
    <w:rsid w:val="00E53B41"/>
    <w:rsid w:val="00E5405C"/>
    <w:rsid w:val="00E546C6"/>
    <w:rsid w:val="00E55E15"/>
    <w:rsid w:val="00E5602E"/>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71F4"/>
    <w:rsid w:val="00E80017"/>
    <w:rsid w:val="00E80CA0"/>
    <w:rsid w:val="00E81F27"/>
    <w:rsid w:val="00E83754"/>
    <w:rsid w:val="00E845CE"/>
    <w:rsid w:val="00E8486F"/>
    <w:rsid w:val="00E8511D"/>
    <w:rsid w:val="00E85535"/>
    <w:rsid w:val="00E86579"/>
    <w:rsid w:val="00E87247"/>
    <w:rsid w:val="00E87294"/>
    <w:rsid w:val="00E8748F"/>
    <w:rsid w:val="00E87EC9"/>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301C"/>
    <w:rsid w:val="00EA3AFB"/>
    <w:rsid w:val="00EA4499"/>
    <w:rsid w:val="00EA5CF4"/>
    <w:rsid w:val="00EA5FE4"/>
    <w:rsid w:val="00EA6926"/>
    <w:rsid w:val="00EA6E7A"/>
    <w:rsid w:val="00EB02DB"/>
    <w:rsid w:val="00EB2367"/>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40B6"/>
    <w:rsid w:val="00ED4697"/>
    <w:rsid w:val="00ED4BDC"/>
    <w:rsid w:val="00ED6810"/>
    <w:rsid w:val="00ED73F4"/>
    <w:rsid w:val="00ED79E0"/>
    <w:rsid w:val="00EE02D3"/>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2924"/>
    <w:rsid w:val="00EF35FF"/>
    <w:rsid w:val="00EF385F"/>
    <w:rsid w:val="00EF466C"/>
    <w:rsid w:val="00EF46B1"/>
    <w:rsid w:val="00EF4775"/>
    <w:rsid w:val="00EF5728"/>
    <w:rsid w:val="00EF6526"/>
    <w:rsid w:val="00EF7833"/>
    <w:rsid w:val="00EF7A09"/>
    <w:rsid w:val="00EF7B41"/>
    <w:rsid w:val="00F002D1"/>
    <w:rsid w:val="00F008AB"/>
    <w:rsid w:val="00F01518"/>
    <w:rsid w:val="00F019C7"/>
    <w:rsid w:val="00F02734"/>
    <w:rsid w:val="00F06F8E"/>
    <w:rsid w:val="00F07087"/>
    <w:rsid w:val="00F075D9"/>
    <w:rsid w:val="00F10BAD"/>
    <w:rsid w:val="00F12080"/>
    <w:rsid w:val="00F12A66"/>
    <w:rsid w:val="00F130E0"/>
    <w:rsid w:val="00F13C54"/>
    <w:rsid w:val="00F14C31"/>
    <w:rsid w:val="00F14F33"/>
    <w:rsid w:val="00F15678"/>
    <w:rsid w:val="00F1569A"/>
    <w:rsid w:val="00F202BE"/>
    <w:rsid w:val="00F20350"/>
    <w:rsid w:val="00F209E7"/>
    <w:rsid w:val="00F21485"/>
    <w:rsid w:val="00F21BB3"/>
    <w:rsid w:val="00F22897"/>
    <w:rsid w:val="00F23825"/>
    <w:rsid w:val="00F2395C"/>
    <w:rsid w:val="00F247C6"/>
    <w:rsid w:val="00F2575A"/>
    <w:rsid w:val="00F2652C"/>
    <w:rsid w:val="00F272D9"/>
    <w:rsid w:val="00F272E1"/>
    <w:rsid w:val="00F27878"/>
    <w:rsid w:val="00F27C83"/>
    <w:rsid w:val="00F30085"/>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928"/>
    <w:rsid w:val="00F57980"/>
    <w:rsid w:val="00F6045D"/>
    <w:rsid w:val="00F617A3"/>
    <w:rsid w:val="00F633F1"/>
    <w:rsid w:val="00F63613"/>
    <w:rsid w:val="00F63CDE"/>
    <w:rsid w:val="00F658BE"/>
    <w:rsid w:val="00F659BC"/>
    <w:rsid w:val="00F674FC"/>
    <w:rsid w:val="00F67953"/>
    <w:rsid w:val="00F70523"/>
    <w:rsid w:val="00F72C99"/>
    <w:rsid w:val="00F7310D"/>
    <w:rsid w:val="00F743FE"/>
    <w:rsid w:val="00F749A7"/>
    <w:rsid w:val="00F754FE"/>
    <w:rsid w:val="00F759A8"/>
    <w:rsid w:val="00F75B45"/>
    <w:rsid w:val="00F7720E"/>
    <w:rsid w:val="00F7777E"/>
    <w:rsid w:val="00F77F56"/>
    <w:rsid w:val="00F802E1"/>
    <w:rsid w:val="00F8055C"/>
    <w:rsid w:val="00F80948"/>
    <w:rsid w:val="00F80D52"/>
    <w:rsid w:val="00F84E2E"/>
    <w:rsid w:val="00F8609E"/>
    <w:rsid w:val="00F86663"/>
    <w:rsid w:val="00F86B02"/>
    <w:rsid w:val="00F906FA"/>
    <w:rsid w:val="00F908EB"/>
    <w:rsid w:val="00F90CB1"/>
    <w:rsid w:val="00F91999"/>
    <w:rsid w:val="00F94939"/>
    <w:rsid w:val="00F94B3F"/>
    <w:rsid w:val="00F94DEB"/>
    <w:rsid w:val="00F96646"/>
    <w:rsid w:val="00F97D69"/>
    <w:rsid w:val="00FA2B7B"/>
    <w:rsid w:val="00FA2E9F"/>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B3D"/>
    <w:rsid w:val="00FD6E6E"/>
    <w:rsid w:val="00FE16E2"/>
    <w:rsid w:val="00FE16E7"/>
    <w:rsid w:val="00FE206C"/>
    <w:rsid w:val="00FE23FF"/>
    <w:rsid w:val="00FE34BE"/>
    <w:rsid w:val="00FE37FD"/>
    <w:rsid w:val="00FE475A"/>
    <w:rsid w:val="00FE4956"/>
    <w:rsid w:val="00FE5B4A"/>
    <w:rsid w:val="00FE6101"/>
    <w:rsid w:val="00FE642F"/>
    <w:rsid w:val="00FE6655"/>
    <w:rsid w:val="00FE7236"/>
    <w:rsid w:val="00FE7709"/>
    <w:rsid w:val="00FE7EAD"/>
    <w:rsid w:val="00FF0566"/>
    <w:rsid w:val="00FF06B5"/>
    <w:rsid w:val="00FF219C"/>
    <w:rsid w:val="00FF298D"/>
    <w:rsid w:val="00FF3390"/>
    <w:rsid w:val="00FF3C2B"/>
    <w:rsid w:val="00FF4573"/>
    <w:rsid w:val="00FF4FED"/>
    <w:rsid w:val="00FF551A"/>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4142FD-D2A7-40FB-9046-3D24CAC23B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2</TotalTime>
  <Pages>14</Pages>
  <Words>2854</Words>
  <Characters>1627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9090</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德</dc:creator>
  <cp:lastModifiedBy>陳雅虹</cp:lastModifiedBy>
  <cp:revision>24</cp:revision>
  <cp:lastPrinted>2014-07-25T09:54:00Z</cp:lastPrinted>
  <dcterms:created xsi:type="dcterms:W3CDTF">2015-06-15T06:57:00Z</dcterms:created>
  <dcterms:modified xsi:type="dcterms:W3CDTF">2015-06-15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